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7D895F9" w14:textId="18DFF157" w:rsidR="00E401A2" w:rsidRPr="00415350" w:rsidRDefault="00E401A2" w:rsidP="00567C85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415350">
        <w:rPr>
          <w:rFonts w:ascii="Times New Roman" w:hAnsi="Times New Roman" w:cs="Times New Roman"/>
          <w:b/>
          <w:bCs/>
          <w:sz w:val="32"/>
          <w:szCs w:val="32"/>
          <w:lang w:val="en-US"/>
        </w:rPr>
        <w:t>Supplementary Material</w:t>
      </w:r>
    </w:p>
    <w:p w14:paraId="0AFE3F3C" w14:textId="623A5AF0" w:rsidR="00E401A2" w:rsidRPr="00415350" w:rsidRDefault="00E401A2" w:rsidP="00567C85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56CCA91A" w14:textId="73BF9C33" w:rsidR="00E401A2" w:rsidRPr="00415350" w:rsidRDefault="00E401A2" w:rsidP="00567C85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091EAD91" w14:textId="45263DD6" w:rsidR="007C65DE" w:rsidRPr="00415350" w:rsidRDefault="002C01B1" w:rsidP="007C65DE">
      <w:pPr>
        <w:spacing w:line="360" w:lineRule="auto"/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  <w:bookmarkStart w:id="0" w:name="_Hlk188283102"/>
      <w:bookmarkEnd w:id="0"/>
      <w:r w:rsidRPr="00415350">
        <w:rPr>
          <w:rFonts w:ascii="Times New Roman" w:hAnsi="Times New Roman" w:cs="Times New Roman"/>
          <w:b/>
          <w:bCs/>
          <w:sz w:val="32"/>
          <w:szCs w:val="32"/>
          <w:lang w:val="en-US"/>
        </w:rPr>
        <w:t>Sustainable Recovery of Rare Earth Elements from Aqueous Media Using Fruit Pomaces: Adsorption Performance, Thermodynamics, and Environmental Assessment</w:t>
      </w:r>
    </w:p>
    <w:p w14:paraId="78F53AC9" w14:textId="77777777" w:rsidR="007C65DE" w:rsidRPr="00415350" w:rsidRDefault="007C65DE" w:rsidP="007C65DE">
      <w:pPr>
        <w:pStyle w:val="paragraph"/>
        <w:spacing w:before="240" w:beforeAutospacing="0" w:after="0" w:afterAutospacing="0" w:line="360" w:lineRule="auto"/>
        <w:jc w:val="both"/>
        <w:textAlignment w:val="baseline"/>
        <w:rPr>
          <w:rStyle w:val="normaltextrun"/>
          <w:rFonts w:eastAsiaTheme="majorEastAsia"/>
          <w:lang w:val="en-US"/>
        </w:rPr>
      </w:pPr>
      <w:r w:rsidRPr="00415350">
        <w:rPr>
          <w:rStyle w:val="normaltextrun"/>
          <w:rFonts w:eastAsiaTheme="majorEastAsia"/>
          <w:lang w:val="en-US"/>
        </w:rPr>
        <w:t>Salvatore Giovanni Michele Raccuia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  <w:r w:rsidRPr="00415350">
        <w:rPr>
          <w:rStyle w:val="normaltextrun"/>
          <w:rFonts w:eastAsiaTheme="majorEastAsia"/>
          <w:lang w:val="en-US"/>
        </w:rPr>
        <w:t>, Emanuele Zanda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  <w:r w:rsidRPr="00415350">
        <w:rPr>
          <w:rStyle w:val="normaltextrun"/>
          <w:rFonts w:eastAsiaTheme="majorEastAsia"/>
          <w:lang w:val="en-US"/>
        </w:rPr>
        <w:t>, Clemente Bretti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  <w:r w:rsidRPr="00415350">
        <w:rPr>
          <w:rStyle w:val="normaltextrun"/>
          <w:rFonts w:eastAsiaTheme="majorEastAsia"/>
          <w:lang w:val="en-US"/>
        </w:rPr>
        <w:t>, Mauro Formica</w:t>
      </w:r>
      <w:r w:rsidRPr="00415350">
        <w:rPr>
          <w:rStyle w:val="normaltextrun"/>
          <w:rFonts w:eastAsiaTheme="majorEastAsia"/>
          <w:vertAlign w:val="superscript"/>
          <w:lang w:val="en-US"/>
        </w:rPr>
        <w:t>2</w:t>
      </w:r>
      <w:r w:rsidRPr="00415350">
        <w:rPr>
          <w:rStyle w:val="normaltextrun"/>
          <w:rFonts w:eastAsiaTheme="majorEastAsia"/>
          <w:lang w:val="en-US"/>
        </w:rPr>
        <w:t>, Eleonora Macedi</w:t>
      </w:r>
      <w:r w:rsidRPr="00415350">
        <w:rPr>
          <w:rStyle w:val="normaltextrun"/>
          <w:rFonts w:eastAsiaTheme="majorEastAsia"/>
          <w:vertAlign w:val="superscript"/>
          <w:lang w:val="en-US"/>
        </w:rPr>
        <w:t>2</w:t>
      </w:r>
      <w:r w:rsidRPr="00415350">
        <w:rPr>
          <w:rStyle w:val="normaltextrun"/>
          <w:rFonts w:eastAsiaTheme="majorEastAsia"/>
          <w:lang w:val="en-US"/>
        </w:rPr>
        <w:t>, Andrea Melchior</w:t>
      </w:r>
      <w:r w:rsidRPr="00415350">
        <w:rPr>
          <w:rStyle w:val="normaltextrun"/>
          <w:rFonts w:eastAsiaTheme="majorEastAsia"/>
          <w:vertAlign w:val="superscript"/>
          <w:lang w:val="en-US"/>
        </w:rPr>
        <w:t>3</w:t>
      </w:r>
      <w:r w:rsidRPr="00415350">
        <w:rPr>
          <w:rStyle w:val="normaltextrun"/>
          <w:rFonts w:eastAsiaTheme="majorEastAsia"/>
          <w:lang w:val="en-US"/>
        </w:rPr>
        <w:t>, Marilena Tolazzi</w:t>
      </w:r>
      <w:r w:rsidRPr="00415350">
        <w:rPr>
          <w:rStyle w:val="normaltextrun"/>
          <w:rFonts w:eastAsiaTheme="majorEastAsia"/>
          <w:vertAlign w:val="superscript"/>
          <w:lang w:val="en-US"/>
        </w:rPr>
        <w:t>3</w:t>
      </w:r>
      <w:r w:rsidRPr="00415350">
        <w:rPr>
          <w:rStyle w:val="normaltextrun"/>
          <w:rFonts w:eastAsiaTheme="majorEastAsia"/>
          <w:lang w:val="en-US"/>
        </w:rPr>
        <w:t>, Alberto Pettignano</w:t>
      </w:r>
      <w:r w:rsidRPr="00415350">
        <w:rPr>
          <w:rStyle w:val="normaltextrun"/>
          <w:rFonts w:eastAsiaTheme="majorEastAsia"/>
          <w:vertAlign w:val="superscript"/>
          <w:lang w:val="en-US"/>
        </w:rPr>
        <w:t>4</w:t>
      </w:r>
      <w:r w:rsidRPr="00415350">
        <w:rPr>
          <w:rStyle w:val="normaltextrun"/>
          <w:rFonts w:eastAsiaTheme="majorEastAsia"/>
          <w:lang w:val="en-US"/>
        </w:rPr>
        <w:t>, Nicola Muratore</w:t>
      </w:r>
      <w:r w:rsidRPr="00415350">
        <w:rPr>
          <w:rStyle w:val="normaltextrun"/>
          <w:rFonts w:eastAsiaTheme="majorEastAsia"/>
          <w:vertAlign w:val="superscript"/>
          <w:lang w:val="en-US"/>
        </w:rPr>
        <w:t>4</w:t>
      </w:r>
      <w:r w:rsidRPr="00415350">
        <w:rPr>
          <w:rStyle w:val="normaltextrun"/>
          <w:rFonts w:eastAsiaTheme="majorEastAsia"/>
          <w:lang w:val="en-US"/>
        </w:rPr>
        <w:t>, Davide Lascari</w:t>
      </w:r>
      <w:r w:rsidRPr="00415350">
        <w:rPr>
          <w:rStyle w:val="normaltextrun"/>
          <w:rFonts w:eastAsiaTheme="majorEastAsia"/>
          <w:vertAlign w:val="superscript"/>
          <w:lang w:val="en-US"/>
        </w:rPr>
        <w:t>4</w:t>
      </w:r>
      <w:r w:rsidRPr="00415350">
        <w:rPr>
          <w:rStyle w:val="normaltextrun"/>
          <w:rFonts w:eastAsiaTheme="majorEastAsia"/>
          <w:lang w:val="en-US"/>
        </w:rPr>
        <w:t>, Edoardo Teresi</w:t>
      </w:r>
      <w:r w:rsidRPr="00415350">
        <w:rPr>
          <w:rStyle w:val="normaltextrun"/>
          <w:rFonts w:eastAsiaTheme="majorEastAsia"/>
          <w:vertAlign w:val="superscript"/>
          <w:lang w:val="en-US"/>
        </w:rPr>
        <w:t xml:space="preserve"> 5</w:t>
      </w:r>
      <w:r w:rsidRPr="00415350">
        <w:rPr>
          <w:rStyle w:val="normaltextrun"/>
          <w:rFonts w:eastAsiaTheme="majorEastAsia"/>
          <w:lang w:val="en-US"/>
        </w:rPr>
        <w:t>, Cristian Chiavetta</w:t>
      </w:r>
      <w:r w:rsidRPr="00415350">
        <w:rPr>
          <w:rStyle w:val="normaltextrun"/>
          <w:rFonts w:eastAsiaTheme="majorEastAsia"/>
          <w:vertAlign w:val="superscript"/>
          <w:lang w:val="en-US"/>
        </w:rPr>
        <w:t xml:space="preserve"> 6</w:t>
      </w:r>
      <w:r w:rsidRPr="00415350">
        <w:rPr>
          <w:rStyle w:val="normaltextrun"/>
          <w:rFonts w:eastAsiaTheme="majorEastAsia"/>
          <w:lang w:val="en-US"/>
        </w:rPr>
        <w:t>, Giovanna De Luca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  <w:r w:rsidRPr="00415350">
        <w:rPr>
          <w:rStyle w:val="normaltextrun"/>
          <w:rFonts w:eastAsiaTheme="majorEastAsia"/>
          <w:lang w:val="en-US"/>
        </w:rPr>
        <w:t>, Anna Irto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  <w:r w:rsidRPr="00415350">
        <w:rPr>
          <w:rStyle w:val="normaltextrun"/>
          <w:rFonts w:eastAsiaTheme="majorEastAsia"/>
          <w:lang w:val="en-US"/>
        </w:rPr>
        <w:t>, Concetta De Stefano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  <w:r w:rsidRPr="00415350">
        <w:rPr>
          <w:rStyle w:val="normaltextrun"/>
          <w:rFonts w:eastAsiaTheme="majorEastAsia"/>
          <w:lang w:val="en-US"/>
        </w:rPr>
        <w:t>, Paola Cardiano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  <w:r w:rsidRPr="00415350">
        <w:rPr>
          <w:rStyle w:val="normaltextrun"/>
          <w:rFonts w:eastAsiaTheme="majorEastAsia"/>
          <w:lang w:val="en-US"/>
        </w:rPr>
        <w:t>, Gabriele Lando</w:t>
      </w:r>
      <w:r w:rsidRPr="00415350">
        <w:rPr>
          <w:rStyle w:val="normaltextrun"/>
          <w:rFonts w:eastAsiaTheme="majorEastAsia"/>
          <w:vertAlign w:val="superscript"/>
          <w:lang w:val="en-US"/>
        </w:rPr>
        <w:t>1</w:t>
      </w:r>
    </w:p>
    <w:p w14:paraId="72DD2A2D" w14:textId="77777777" w:rsidR="007C65DE" w:rsidRPr="00415350" w:rsidRDefault="007C65DE" w:rsidP="007C65DE">
      <w:pPr>
        <w:pStyle w:val="paragraph"/>
        <w:spacing w:before="0" w:beforeAutospacing="0" w:after="0" w:afterAutospacing="0" w:line="360" w:lineRule="auto"/>
        <w:jc w:val="both"/>
        <w:textAlignment w:val="baseline"/>
        <w:rPr>
          <w:rStyle w:val="normaltextrun"/>
          <w:rFonts w:eastAsiaTheme="majorEastAsia"/>
          <w:lang w:val="en-US"/>
        </w:rPr>
      </w:pPr>
    </w:p>
    <w:p w14:paraId="4CF699C6" w14:textId="77777777" w:rsidR="00DA2294" w:rsidRPr="00415350" w:rsidRDefault="00DA2294" w:rsidP="00DA2294">
      <w:pPr>
        <w:spacing w:after="0" w:line="360" w:lineRule="auto"/>
        <w:jc w:val="both"/>
        <w:rPr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Dipartimento di Scienze Chimiche, Biologiche, Farmaceutiche e Ambientali, Università degli Studi di Messina, 98168, Messina, Italy;</w:t>
      </w:r>
    </w:p>
    <w:p w14:paraId="2B761E84" w14:textId="77777777" w:rsidR="00DA2294" w:rsidRPr="00415350" w:rsidRDefault="00DA2294" w:rsidP="00DA2294">
      <w:pPr>
        <w:spacing w:after="0" w:line="360" w:lineRule="auto"/>
        <w:jc w:val="both"/>
        <w:rPr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Dipartimento di Scienze Pure e Applicate, Università degli Studi di Urbino “Carlo Bo”, 61029, Urbino, Italy;</w:t>
      </w:r>
    </w:p>
    <w:p w14:paraId="6D7D82C5" w14:textId="77777777" w:rsidR="00DA2294" w:rsidRPr="00415350" w:rsidRDefault="00DA2294" w:rsidP="00DA2294">
      <w:pPr>
        <w:spacing w:after="0" w:line="360" w:lineRule="auto"/>
        <w:jc w:val="both"/>
        <w:rPr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Dipartimento Politecnico di Ingegneria e Architettura, Laboratorio di Tecnologie Chimiche, Università di Udine, 33100, Udine, Italy;</w:t>
      </w:r>
    </w:p>
    <w:p w14:paraId="030EB116" w14:textId="77777777" w:rsidR="00DA2294" w:rsidRPr="00415350" w:rsidRDefault="00DA2294" w:rsidP="00DA2294">
      <w:pPr>
        <w:spacing w:after="0" w:line="360" w:lineRule="auto"/>
        <w:jc w:val="both"/>
        <w:rPr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ipartimento di Fisica e Chimica– Emilio Segré, Università di Palermo, I-90128 Palermo, Italy; </w:t>
      </w:r>
    </w:p>
    <w:p w14:paraId="65AC53A9" w14:textId="4E08F1B4" w:rsidR="00DA2294" w:rsidRPr="00415350" w:rsidRDefault="00DA2294" w:rsidP="00DA2294">
      <w:pPr>
        <w:spacing w:after="0" w:line="360" w:lineRule="auto"/>
        <w:jc w:val="both"/>
        <w:rPr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Dipartimento di Ingegneria Civile, Chimica, Ambientale e dei Materiali "DICAM", Università di Bologna, 40121, Bologna, Italy;</w:t>
      </w:r>
    </w:p>
    <w:p w14:paraId="1F125CDB" w14:textId="56A80D10" w:rsidR="00DA2294" w:rsidRPr="00415350" w:rsidRDefault="00DA2294" w:rsidP="00DA2294">
      <w:pPr>
        <w:spacing w:after="0" w:line="360" w:lineRule="auto"/>
        <w:jc w:val="both"/>
        <w:rPr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6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Dipartimento Sostenibilità (SSPT), ENEA, 00123, Roma, Italy.</w:t>
      </w:r>
    </w:p>
    <w:p w14:paraId="5E9F6747" w14:textId="77777777" w:rsidR="001C29F4" w:rsidRPr="00415350" w:rsidRDefault="001C29F4" w:rsidP="00567C85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5BF81895" w14:textId="77777777" w:rsidR="008F6F4D" w:rsidRPr="00415350" w:rsidRDefault="008F6F4D" w:rsidP="00567C85">
      <w:pPr>
        <w:spacing w:line="360" w:lineRule="auto"/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  <w:r w:rsidRPr="00415350">
        <w:rPr>
          <w:rFonts w:ascii="Times New Roman" w:hAnsi="Times New Roman" w:cs="Times New Roman"/>
          <w:b/>
          <w:bCs/>
          <w:sz w:val="36"/>
          <w:szCs w:val="36"/>
          <w:lang w:val="en-US"/>
        </w:rPr>
        <w:br w:type="page"/>
      </w:r>
    </w:p>
    <w:p w14:paraId="096B43EE" w14:textId="111EF392" w:rsidR="006A6CDA" w:rsidRPr="00415350" w:rsidRDefault="006A6CDA" w:rsidP="00567C85">
      <w:pPr>
        <w:spacing w:line="360" w:lineRule="auto"/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  <w:r w:rsidRPr="00415350">
        <w:rPr>
          <w:rFonts w:ascii="Times New Roman" w:hAnsi="Times New Roman" w:cs="Times New Roman"/>
          <w:b/>
          <w:bCs/>
          <w:sz w:val="36"/>
          <w:szCs w:val="36"/>
          <w:lang w:val="en-US"/>
        </w:rPr>
        <w:lastRenderedPageBreak/>
        <w:t>Tables</w:t>
      </w:r>
    </w:p>
    <w:p w14:paraId="36B26E1E" w14:textId="7894C45B" w:rsidR="007C0D01" w:rsidRPr="00415350" w:rsidRDefault="007C0D01" w:rsidP="00567C85">
      <w:pPr>
        <w:spacing w:after="0" w:line="360" w:lineRule="auto"/>
        <w:jc w:val="both"/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 xml:space="preserve">Table S1.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Numerical values </w:t>
      </w:r>
      <w:r w:rsidR="00E315BC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calculated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 during the </w:t>
      </w:r>
      <w:r w:rsidR="00E315BC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screening of the sorption capacity of all the tested BP, GP and OP-based materials towards Nd</w:t>
      </w:r>
      <w:r w:rsidR="00E315BC"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>3+</w:t>
      </w:r>
      <w:r w:rsidR="00E315BC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 and Dy</w:t>
      </w:r>
      <w:r w:rsidR="00E315BC"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>3+</w:t>
      </w:r>
      <w:r w:rsidR="00E315BC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.</w:t>
      </w:r>
    </w:p>
    <w:tbl>
      <w:tblPr>
        <w:tblStyle w:val="Grigliatabella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3"/>
        <w:gridCol w:w="1517"/>
        <w:gridCol w:w="1548"/>
        <w:gridCol w:w="1548"/>
      </w:tblGrid>
      <w:tr w:rsidR="00415350" w:rsidRPr="00415350" w14:paraId="0E1C1415" w14:textId="77777777" w:rsidTr="00B6434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C46F2BA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8DA6DFD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dsorb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EBA4107" w14:textId="77777777" w:rsidR="007C0D01" w:rsidRPr="00415350" w:rsidRDefault="007C0D01" w:rsidP="00B64341">
            <w:pPr>
              <w:jc w:val="center"/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</w:pP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q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vertAlign w:val="subscript"/>
                <w:lang w:val="en-US"/>
              </w:rPr>
              <w:t xml:space="preserve">e 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vertAlign w:val="superscript"/>
                <w:lang w:val="en-US"/>
              </w:rPr>
              <w:t xml:space="preserve">a  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 xml:space="preserve"> Nd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vertAlign w:val="superscript"/>
                <w:lang w:val="en-US"/>
              </w:rPr>
              <w:t>3+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A5D7346" w14:textId="77777777" w:rsidR="007C0D01" w:rsidRPr="00415350" w:rsidRDefault="007C0D01" w:rsidP="00B64341">
            <w:pPr>
              <w:jc w:val="center"/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</w:pP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q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vertAlign w:val="subscript"/>
                <w:lang w:val="en-US"/>
              </w:rPr>
              <w:t xml:space="preserve">e 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vertAlign w:val="superscript"/>
                <w:lang w:val="en-US"/>
              </w:rPr>
              <w:t xml:space="preserve">a 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 xml:space="preserve"> Dy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vertAlign w:val="superscript"/>
                <w:lang w:val="en-US"/>
              </w:rPr>
              <w:t>3+</w:t>
            </w:r>
            <w:r w:rsidRPr="00415350">
              <w:rPr>
                <w:rStyle w:val="eop"/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 xml:space="preserve">  </w:t>
            </w:r>
          </w:p>
        </w:tc>
      </w:tr>
      <w:tr w:rsidR="00415350" w:rsidRPr="00415350" w14:paraId="35311B9C" w14:textId="77777777" w:rsidTr="00B64341">
        <w:tc>
          <w:tcPr>
            <w:tcW w:w="0" w:type="auto"/>
            <w:tcBorders>
              <w:top w:val="single" w:sz="4" w:space="0" w:color="auto"/>
            </w:tcBorders>
          </w:tcPr>
          <w:p w14:paraId="663B2053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55400EC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W BP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2B41F60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 xml:space="preserve">0.115 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3245DD8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 xml:space="preserve">0.076 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4</w:t>
            </w:r>
          </w:p>
        </w:tc>
      </w:tr>
      <w:tr w:rsidR="00415350" w:rsidRPr="00415350" w14:paraId="427A4896" w14:textId="77777777" w:rsidTr="00B64341">
        <w:tc>
          <w:tcPr>
            <w:tcW w:w="0" w:type="auto"/>
          </w:tcPr>
          <w:p w14:paraId="37FD0EFB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</w:t>
            </w:r>
          </w:p>
        </w:tc>
        <w:tc>
          <w:tcPr>
            <w:tcW w:w="0" w:type="auto"/>
          </w:tcPr>
          <w:p w14:paraId="02348ED3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P LYO</w:t>
            </w:r>
          </w:p>
        </w:tc>
        <w:tc>
          <w:tcPr>
            <w:tcW w:w="0" w:type="auto"/>
          </w:tcPr>
          <w:p w14:paraId="3557EDC0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 xml:space="preserve">0.084 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4</w:t>
            </w:r>
          </w:p>
        </w:tc>
        <w:tc>
          <w:tcPr>
            <w:tcW w:w="0" w:type="auto"/>
          </w:tcPr>
          <w:p w14:paraId="0948A1F7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 xml:space="preserve">0.038 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2</w:t>
            </w:r>
          </w:p>
        </w:tc>
      </w:tr>
      <w:tr w:rsidR="00415350" w:rsidRPr="00415350" w14:paraId="04824CA0" w14:textId="77777777" w:rsidTr="00B64341">
        <w:tc>
          <w:tcPr>
            <w:tcW w:w="0" w:type="auto"/>
          </w:tcPr>
          <w:p w14:paraId="683F83BF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</w:t>
            </w:r>
          </w:p>
        </w:tc>
        <w:tc>
          <w:tcPr>
            <w:tcW w:w="0" w:type="auto"/>
          </w:tcPr>
          <w:p w14:paraId="67AE2DBF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P LYO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0" w:type="auto"/>
            <w:vAlign w:val="center"/>
          </w:tcPr>
          <w:p w14:paraId="201DDFCA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83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9</w:t>
            </w:r>
          </w:p>
        </w:tc>
        <w:tc>
          <w:tcPr>
            <w:tcW w:w="0" w:type="auto"/>
            <w:vAlign w:val="center"/>
          </w:tcPr>
          <w:p w14:paraId="351F1556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89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9</w:t>
            </w:r>
          </w:p>
        </w:tc>
      </w:tr>
      <w:tr w:rsidR="00415350" w:rsidRPr="00415350" w14:paraId="2957953F" w14:textId="77777777" w:rsidTr="00B64341">
        <w:tc>
          <w:tcPr>
            <w:tcW w:w="0" w:type="auto"/>
          </w:tcPr>
          <w:p w14:paraId="15C25B70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</w:t>
            </w:r>
          </w:p>
        </w:tc>
        <w:tc>
          <w:tcPr>
            <w:tcW w:w="0" w:type="auto"/>
          </w:tcPr>
          <w:p w14:paraId="5C3A8BD6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0" w:type="auto"/>
            <w:vAlign w:val="center"/>
          </w:tcPr>
          <w:p w14:paraId="4D137AC4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274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14</w:t>
            </w:r>
          </w:p>
        </w:tc>
        <w:tc>
          <w:tcPr>
            <w:tcW w:w="0" w:type="auto"/>
            <w:vAlign w:val="center"/>
          </w:tcPr>
          <w:p w14:paraId="7F598BDD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270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14</w:t>
            </w:r>
          </w:p>
        </w:tc>
      </w:tr>
      <w:tr w:rsidR="00415350" w:rsidRPr="00415350" w14:paraId="2DC6A564" w14:textId="77777777" w:rsidTr="00B64341">
        <w:tc>
          <w:tcPr>
            <w:tcW w:w="0" w:type="auto"/>
          </w:tcPr>
          <w:p w14:paraId="20056463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E</w:t>
            </w:r>
          </w:p>
        </w:tc>
        <w:tc>
          <w:tcPr>
            <w:tcW w:w="0" w:type="auto"/>
          </w:tcPr>
          <w:p w14:paraId="09E8DCEB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P HNO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0" w:type="auto"/>
            <w:vAlign w:val="center"/>
          </w:tcPr>
          <w:p w14:paraId="456FEAA1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211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10</w:t>
            </w:r>
          </w:p>
        </w:tc>
        <w:tc>
          <w:tcPr>
            <w:tcW w:w="0" w:type="auto"/>
            <w:vAlign w:val="center"/>
          </w:tcPr>
          <w:p w14:paraId="7188F25C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220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11</w:t>
            </w:r>
          </w:p>
        </w:tc>
      </w:tr>
      <w:tr w:rsidR="00415350" w:rsidRPr="00415350" w14:paraId="2BB4EF6D" w14:textId="77777777" w:rsidTr="00B64341">
        <w:tc>
          <w:tcPr>
            <w:tcW w:w="0" w:type="auto"/>
          </w:tcPr>
          <w:p w14:paraId="38C3AB72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F</w:t>
            </w:r>
          </w:p>
        </w:tc>
        <w:tc>
          <w:tcPr>
            <w:tcW w:w="0" w:type="auto"/>
          </w:tcPr>
          <w:p w14:paraId="4594FE25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W OP</w:t>
            </w:r>
          </w:p>
        </w:tc>
        <w:tc>
          <w:tcPr>
            <w:tcW w:w="0" w:type="auto"/>
            <w:vAlign w:val="center"/>
          </w:tcPr>
          <w:p w14:paraId="7FE6A116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55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8</w:t>
            </w:r>
          </w:p>
        </w:tc>
        <w:tc>
          <w:tcPr>
            <w:tcW w:w="0" w:type="auto"/>
            <w:vAlign w:val="center"/>
          </w:tcPr>
          <w:p w14:paraId="4DBECC6A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40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7</w:t>
            </w:r>
          </w:p>
        </w:tc>
      </w:tr>
      <w:tr w:rsidR="00415350" w:rsidRPr="00415350" w14:paraId="63301AA8" w14:textId="77777777" w:rsidTr="00B64341">
        <w:tc>
          <w:tcPr>
            <w:tcW w:w="0" w:type="auto"/>
          </w:tcPr>
          <w:p w14:paraId="5751F82C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G</w:t>
            </w:r>
          </w:p>
        </w:tc>
        <w:tc>
          <w:tcPr>
            <w:tcW w:w="0" w:type="auto"/>
          </w:tcPr>
          <w:p w14:paraId="7EAA8613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P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0" w:type="auto"/>
            <w:vAlign w:val="center"/>
          </w:tcPr>
          <w:p w14:paraId="6EE67BCA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92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5</w:t>
            </w:r>
          </w:p>
        </w:tc>
        <w:tc>
          <w:tcPr>
            <w:tcW w:w="0" w:type="auto"/>
            <w:vAlign w:val="center"/>
          </w:tcPr>
          <w:p w14:paraId="1B27DC03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16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6</w:t>
            </w:r>
          </w:p>
        </w:tc>
      </w:tr>
      <w:tr w:rsidR="00415350" w:rsidRPr="00415350" w14:paraId="7931DB23" w14:textId="77777777" w:rsidTr="00B64341">
        <w:tc>
          <w:tcPr>
            <w:tcW w:w="0" w:type="auto"/>
          </w:tcPr>
          <w:p w14:paraId="477B8861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H</w:t>
            </w:r>
          </w:p>
        </w:tc>
        <w:tc>
          <w:tcPr>
            <w:tcW w:w="0" w:type="auto"/>
          </w:tcPr>
          <w:p w14:paraId="692BD9E9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P HNO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0" w:type="auto"/>
            <w:vAlign w:val="center"/>
          </w:tcPr>
          <w:p w14:paraId="5253B655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71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3</w:t>
            </w:r>
          </w:p>
        </w:tc>
        <w:tc>
          <w:tcPr>
            <w:tcW w:w="0" w:type="auto"/>
            <w:vAlign w:val="center"/>
          </w:tcPr>
          <w:p w14:paraId="7086A9ED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91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5</w:t>
            </w:r>
          </w:p>
        </w:tc>
      </w:tr>
      <w:tr w:rsidR="00415350" w:rsidRPr="00415350" w14:paraId="744FD6A7" w14:textId="77777777" w:rsidTr="00B64341">
        <w:tc>
          <w:tcPr>
            <w:tcW w:w="0" w:type="auto"/>
          </w:tcPr>
          <w:p w14:paraId="08B0B93E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</w:t>
            </w:r>
          </w:p>
        </w:tc>
        <w:tc>
          <w:tcPr>
            <w:tcW w:w="0" w:type="auto"/>
          </w:tcPr>
          <w:p w14:paraId="7EBF25CF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W GP</w:t>
            </w:r>
          </w:p>
        </w:tc>
        <w:tc>
          <w:tcPr>
            <w:tcW w:w="0" w:type="auto"/>
            <w:vAlign w:val="center"/>
          </w:tcPr>
          <w:p w14:paraId="061A6F70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98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5</w:t>
            </w:r>
          </w:p>
        </w:tc>
        <w:tc>
          <w:tcPr>
            <w:tcW w:w="0" w:type="auto"/>
            <w:vAlign w:val="center"/>
          </w:tcPr>
          <w:p w14:paraId="3F31CB44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99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5</w:t>
            </w:r>
          </w:p>
        </w:tc>
      </w:tr>
      <w:tr w:rsidR="00415350" w:rsidRPr="00415350" w14:paraId="6BE9AB84" w14:textId="77777777" w:rsidTr="00B64341">
        <w:tc>
          <w:tcPr>
            <w:tcW w:w="0" w:type="auto"/>
          </w:tcPr>
          <w:p w14:paraId="35EAB489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J</w:t>
            </w:r>
          </w:p>
        </w:tc>
        <w:tc>
          <w:tcPr>
            <w:tcW w:w="0" w:type="auto"/>
          </w:tcPr>
          <w:p w14:paraId="081CCCF5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0" w:type="auto"/>
            <w:vAlign w:val="center"/>
          </w:tcPr>
          <w:p w14:paraId="53EF76AB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30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6</w:t>
            </w:r>
          </w:p>
        </w:tc>
        <w:tc>
          <w:tcPr>
            <w:tcW w:w="0" w:type="auto"/>
            <w:vAlign w:val="center"/>
          </w:tcPr>
          <w:p w14:paraId="24A869A5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09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5</w:t>
            </w:r>
          </w:p>
        </w:tc>
      </w:tr>
      <w:tr w:rsidR="00415350" w:rsidRPr="00415350" w14:paraId="2B3D5DD1" w14:textId="77777777" w:rsidTr="00B64341">
        <w:tc>
          <w:tcPr>
            <w:tcW w:w="0" w:type="auto"/>
          </w:tcPr>
          <w:p w14:paraId="7E65D937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</w:t>
            </w:r>
          </w:p>
        </w:tc>
        <w:tc>
          <w:tcPr>
            <w:tcW w:w="0" w:type="auto"/>
          </w:tcPr>
          <w:p w14:paraId="244B1356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P HNO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0" w:type="auto"/>
            <w:vAlign w:val="center"/>
          </w:tcPr>
          <w:p w14:paraId="6F31838F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71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4</w:t>
            </w:r>
          </w:p>
        </w:tc>
        <w:tc>
          <w:tcPr>
            <w:tcW w:w="0" w:type="auto"/>
            <w:vAlign w:val="center"/>
          </w:tcPr>
          <w:p w14:paraId="5991036D" w14:textId="77777777" w:rsidR="007C0D01" w:rsidRPr="00415350" w:rsidRDefault="007C0D01" w:rsidP="00B6434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114 ± </w:t>
            </w:r>
            <w:r w:rsidRPr="00415350">
              <w:rPr>
                <w:rStyle w:val="eop"/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0.006</w:t>
            </w:r>
          </w:p>
        </w:tc>
      </w:tr>
    </w:tbl>
    <w:p w14:paraId="6C44E002" w14:textId="77777777" w:rsidR="007C0D01" w:rsidRPr="00415350" w:rsidRDefault="007C0D01" w:rsidP="007C0D0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vertAlign w:val="superscript"/>
          <w:lang w:val="en-US"/>
        </w:rPr>
        <w:t xml:space="preserve">a </w:t>
      </w:r>
      <w:r w:rsidRPr="00415350">
        <w:rPr>
          <w:rFonts w:ascii="Times New Roman" w:hAnsi="Times New Roman" w:cs="Times New Roman"/>
          <w:lang w:val="en-US"/>
        </w:rPr>
        <w:t>in mmol/g ± std. dev.;</w:t>
      </w:r>
    </w:p>
    <w:p w14:paraId="4092B454" w14:textId="77777777" w:rsidR="007C0D01" w:rsidRPr="00415350" w:rsidRDefault="007C0D01" w:rsidP="00567C85">
      <w:pPr>
        <w:spacing w:after="0" w:line="360" w:lineRule="auto"/>
        <w:jc w:val="both"/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</w:pPr>
    </w:p>
    <w:p w14:paraId="7656EA69" w14:textId="271E8427" w:rsidR="006A6CDA" w:rsidRPr="00415350" w:rsidRDefault="006A6CDA" w:rsidP="00567C85">
      <w:pPr>
        <w:spacing w:after="0" w:line="360" w:lineRule="auto"/>
        <w:jc w:val="both"/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>Table S</w:t>
      </w:r>
      <w:r w:rsidR="00E315BC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>2</w:t>
      </w: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 xml:space="preserve">.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Parameters of PFO kinetic equation</w:t>
      </w: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for the adsorption of Nd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>3+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 and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Dy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+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from aqueous solutions at pH </w:t>
      </w:r>
      <w:r w:rsidR="0019702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=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 5.0 and t</w:t>
      </w:r>
      <w:r w:rsidRPr="00415350">
        <w:rPr>
          <w:rFonts w:ascii="Times New Roman" w:eastAsia="Calibri" w:hAnsi="Times New Roman" w:cs="Times New Roman"/>
          <w:i/>
          <w:iCs/>
          <w:kern w:val="24"/>
          <w:sz w:val="24"/>
          <w:szCs w:val="24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= 25 °C.</w:t>
      </w:r>
    </w:p>
    <w:tbl>
      <w:tblPr>
        <w:tblStyle w:val="Grigliatabella"/>
        <w:tblpPr w:leftFromText="141" w:rightFromText="141" w:vertAnchor="text" w:horzAnchor="margin" w:tblpY="21"/>
        <w:tblW w:w="4846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3"/>
        <w:gridCol w:w="1749"/>
        <w:gridCol w:w="2247"/>
        <w:gridCol w:w="1519"/>
        <w:gridCol w:w="1181"/>
        <w:gridCol w:w="1382"/>
      </w:tblGrid>
      <w:tr w:rsidR="00415350" w:rsidRPr="00415350" w14:paraId="30366114" w14:textId="77777777" w:rsidTr="00D77BD7">
        <w:tc>
          <w:tcPr>
            <w:tcW w:w="676" w:type="pct"/>
            <w:tcBorders>
              <w:top w:val="single" w:sz="4" w:space="0" w:color="auto"/>
              <w:bottom w:val="single" w:sz="4" w:space="0" w:color="auto"/>
            </w:tcBorders>
          </w:tcPr>
          <w:p w14:paraId="7F6BC7C9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Cs/>
                <w:w w:val="1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Cs/>
                <w:w w:val="120"/>
                <w:lang w:val="en-US"/>
              </w:rPr>
              <w:t>M</w:t>
            </w:r>
            <w:r w:rsidRPr="00415350">
              <w:rPr>
                <w:rFonts w:ascii="Times New Roman" w:hAnsi="Times New Roman" w:cs="Times New Roman"/>
                <w:b/>
                <w:bCs/>
                <w:iCs/>
                <w:w w:val="120"/>
                <w:vertAlign w:val="superscript"/>
                <w:lang w:val="en-US"/>
              </w:rPr>
              <w:t>3+</w:t>
            </w:r>
          </w:p>
        </w:tc>
        <w:tc>
          <w:tcPr>
            <w:tcW w:w="936" w:type="pct"/>
            <w:tcBorders>
              <w:top w:val="single" w:sz="4" w:space="0" w:color="auto"/>
              <w:bottom w:val="single" w:sz="4" w:space="0" w:color="auto"/>
            </w:tcBorders>
          </w:tcPr>
          <w:p w14:paraId="64DC5DC8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w w:val="1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Adsorbent</w:t>
            </w:r>
          </w:p>
        </w:tc>
        <w:tc>
          <w:tcPr>
            <w:tcW w:w="1203" w:type="pct"/>
            <w:tcBorders>
              <w:top w:val="single" w:sz="4" w:space="0" w:color="auto"/>
              <w:bottom w:val="single" w:sz="4" w:space="0" w:color="auto"/>
            </w:tcBorders>
          </w:tcPr>
          <w:p w14:paraId="7506B3EB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lang w:val="en-US"/>
              </w:rPr>
              <w:t>q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vertAlign w:val="subscript"/>
                <w:lang w:val="en-US"/>
              </w:rPr>
              <w:t>e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spacing w:val="16"/>
                <w:w w:val="120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b/>
                <w:bCs/>
                <w:spacing w:val="-10"/>
                <w:w w:val="120"/>
                <w:vertAlign w:val="superscript"/>
                <w:lang w:val="en-US"/>
              </w:rPr>
              <w:t>a</w:t>
            </w:r>
          </w:p>
        </w:tc>
        <w:tc>
          <w:tcPr>
            <w:tcW w:w="813" w:type="pct"/>
            <w:tcBorders>
              <w:top w:val="single" w:sz="4" w:space="0" w:color="auto"/>
              <w:bottom w:val="single" w:sz="4" w:space="0" w:color="auto"/>
            </w:tcBorders>
          </w:tcPr>
          <w:p w14:paraId="1D313EA7" w14:textId="63314EF8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lang w:val="en-US"/>
              </w:rPr>
              <w:t>k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vertAlign w:val="subscript"/>
                <w:lang w:val="en-US"/>
              </w:rPr>
              <w:t>1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spacing w:val="1"/>
                <w:w w:val="120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b/>
                <w:bCs/>
                <w:spacing w:val="-10"/>
                <w:w w:val="120"/>
                <w:vertAlign w:val="superscript"/>
                <w:lang w:val="en-US"/>
              </w:rPr>
              <w:t>b</w:t>
            </w:r>
          </w:p>
        </w:tc>
        <w:tc>
          <w:tcPr>
            <w:tcW w:w="632" w:type="pct"/>
            <w:tcBorders>
              <w:top w:val="single" w:sz="4" w:space="0" w:color="auto"/>
              <w:bottom w:val="single" w:sz="4" w:space="0" w:color="auto"/>
            </w:tcBorders>
          </w:tcPr>
          <w:p w14:paraId="053D3EF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  <w:t>R</w:t>
            </w: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vertAlign w:val="superscript"/>
                <w:lang w:val="en-US"/>
              </w:rPr>
              <w:t>2</w:t>
            </w:r>
          </w:p>
        </w:tc>
        <w:tc>
          <w:tcPr>
            <w:tcW w:w="741" w:type="pct"/>
            <w:tcBorders>
              <w:top w:val="single" w:sz="4" w:space="0" w:color="auto"/>
              <w:bottom w:val="single" w:sz="4" w:space="0" w:color="auto"/>
            </w:tcBorders>
          </w:tcPr>
          <w:p w14:paraId="19A49F2F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  <w:t>RMSE</w:t>
            </w: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vertAlign w:val="superscript"/>
                <w:lang w:val="en-US"/>
              </w:rPr>
              <w:t>c</w:t>
            </w:r>
          </w:p>
        </w:tc>
      </w:tr>
      <w:tr w:rsidR="00415350" w:rsidRPr="00415350" w14:paraId="46EA30D6" w14:textId="77777777" w:rsidTr="00D77BD7">
        <w:tc>
          <w:tcPr>
            <w:tcW w:w="676" w:type="pct"/>
            <w:vMerge w:val="restart"/>
            <w:tcBorders>
              <w:top w:val="single" w:sz="4" w:space="0" w:color="auto"/>
            </w:tcBorders>
          </w:tcPr>
          <w:p w14:paraId="31371A01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  <w:p w14:paraId="29ED54C2" w14:textId="77777777" w:rsidR="00D77BD7" w:rsidRPr="00415350" w:rsidRDefault="00D77BD7" w:rsidP="00567C85">
            <w:pPr>
              <w:widowControl w:val="0"/>
              <w:autoSpaceDE w:val="0"/>
              <w:autoSpaceDN w:val="0"/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936" w:type="pct"/>
            <w:tcBorders>
              <w:top w:val="single" w:sz="4" w:space="0" w:color="auto"/>
            </w:tcBorders>
          </w:tcPr>
          <w:p w14:paraId="10D95964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RAW OP</w:t>
            </w:r>
          </w:p>
        </w:tc>
        <w:tc>
          <w:tcPr>
            <w:tcW w:w="1203" w:type="pct"/>
            <w:tcBorders>
              <w:top w:val="single" w:sz="4" w:space="0" w:color="auto"/>
            </w:tcBorders>
          </w:tcPr>
          <w:p w14:paraId="7D470CAB" w14:textId="6B1A1244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1 ± 0.01</w:t>
            </w:r>
          </w:p>
        </w:tc>
        <w:tc>
          <w:tcPr>
            <w:tcW w:w="813" w:type="pct"/>
            <w:tcBorders>
              <w:top w:val="single" w:sz="4" w:space="0" w:color="auto"/>
            </w:tcBorders>
          </w:tcPr>
          <w:p w14:paraId="29BDF6EE" w14:textId="2698045E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1.24 ± 0.25</w:t>
            </w:r>
          </w:p>
        </w:tc>
        <w:tc>
          <w:tcPr>
            <w:tcW w:w="632" w:type="pct"/>
            <w:tcBorders>
              <w:top w:val="single" w:sz="4" w:space="0" w:color="auto"/>
            </w:tcBorders>
          </w:tcPr>
          <w:p w14:paraId="77B6D735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481</w:t>
            </w:r>
          </w:p>
        </w:tc>
        <w:tc>
          <w:tcPr>
            <w:tcW w:w="741" w:type="pct"/>
            <w:tcBorders>
              <w:top w:val="single" w:sz="4" w:space="0" w:color="auto"/>
            </w:tcBorders>
          </w:tcPr>
          <w:p w14:paraId="3C6B08C9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76</w:t>
            </w:r>
          </w:p>
        </w:tc>
      </w:tr>
      <w:tr w:rsidR="00415350" w:rsidRPr="00415350" w14:paraId="26DF1F10" w14:textId="77777777" w:rsidTr="00D77BD7">
        <w:tc>
          <w:tcPr>
            <w:tcW w:w="676" w:type="pct"/>
            <w:vMerge/>
          </w:tcPr>
          <w:p w14:paraId="21605BE2" w14:textId="77777777" w:rsidR="00D77BD7" w:rsidRPr="00415350" w:rsidRDefault="00D77BD7" w:rsidP="00567C85">
            <w:pPr>
              <w:widowControl w:val="0"/>
              <w:autoSpaceDE w:val="0"/>
              <w:autoSpaceDN w:val="0"/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36" w:type="pct"/>
          </w:tcPr>
          <w:p w14:paraId="08B1B44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203" w:type="pct"/>
          </w:tcPr>
          <w:p w14:paraId="245E1D6D" w14:textId="0085D81D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7 ± 0.01</w:t>
            </w:r>
          </w:p>
        </w:tc>
        <w:tc>
          <w:tcPr>
            <w:tcW w:w="813" w:type="pct"/>
          </w:tcPr>
          <w:p w14:paraId="499BAE52" w14:textId="47CE888D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41 ± 0.06</w:t>
            </w:r>
          </w:p>
        </w:tc>
        <w:tc>
          <w:tcPr>
            <w:tcW w:w="632" w:type="pct"/>
          </w:tcPr>
          <w:p w14:paraId="747B63D1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576</w:t>
            </w:r>
          </w:p>
        </w:tc>
        <w:tc>
          <w:tcPr>
            <w:tcW w:w="741" w:type="pct"/>
          </w:tcPr>
          <w:p w14:paraId="3CB1359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50</w:t>
            </w:r>
          </w:p>
        </w:tc>
      </w:tr>
      <w:tr w:rsidR="00415350" w:rsidRPr="00415350" w14:paraId="72D9D0A3" w14:textId="77777777" w:rsidTr="00D77BD7">
        <w:tc>
          <w:tcPr>
            <w:tcW w:w="676" w:type="pct"/>
            <w:vMerge/>
            <w:tcBorders>
              <w:bottom w:val="single" w:sz="4" w:space="0" w:color="auto"/>
            </w:tcBorders>
          </w:tcPr>
          <w:p w14:paraId="58B78041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36" w:type="pct"/>
            <w:tcBorders>
              <w:bottom w:val="single" w:sz="4" w:space="0" w:color="auto"/>
            </w:tcBorders>
          </w:tcPr>
          <w:p w14:paraId="12C0167B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203" w:type="pct"/>
            <w:tcBorders>
              <w:bottom w:val="single" w:sz="4" w:space="0" w:color="auto"/>
            </w:tcBorders>
          </w:tcPr>
          <w:p w14:paraId="6E2B307E" w14:textId="332D83DB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5 ± 0.01</w:t>
            </w:r>
          </w:p>
        </w:tc>
        <w:tc>
          <w:tcPr>
            <w:tcW w:w="813" w:type="pct"/>
            <w:tcBorders>
              <w:bottom w:val="single" w:sz="4" w:space="0" w:color="auto"/>
            </w:tcBorders>
          </w:tcPr>
          <w:p w14:paraId="09F03A61" w14:textId="0E6A3E3E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7 ± 0.01</w:t>
            </w:r>
          </w:p>
        </w:tc>
        <w:tc>
          <w:tcPr>
            <w:tcW w:w="632" w:type="pct"/>
            <w:tcBorders>
              <w:bottom w:val="single" w:sz="4" w:space="0" w:color="auto"/>
            </w:tcBorders>
          </w:tcPr>
          <w:p w14:paraId="5FFC3E3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819</w:t>
            </w:r>
          </w:p>
        </w:tc>
        <w:tc>
          <w:tcPr>
            <w:tcW w:w="741" w:type="pct"/>
            <w:tcBorders>
              <w:bottom w:val="single" w:sz="4" w:space="0" w:color="auto"/>
            </w:tcBorders>
          </w:tcPr>
          <w:p w14:paraId="6AEC309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118</w:t>
            </w:r>
          </w:p>
        </w:tc>
      </w:tr>
      <w:tr w:rsidR="00415350" w:rsidRPr="00415350" w14:paraId="34A0F619" w14:textId="77777777" w:rsidTr="00D77BD7">
        <w:trPr>
          <w:trHeight w:val="178"/>
        </w:trPr>
        <w:tc>
          <w:tcPr>
            <w:tcW w:w="676" w:type="pct"/>
            <w:vMerge w:val="restart"/>
            <w:tcBorders>
              <w:top w:val="single" w:sz="4" w:space="0" w:color="auto"/>
            </w:tcBorders>
          </w:tcPr>
          <w:p w14:paraId="2925FDCC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  <w:p w14:paraId="318639F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936" w:type="pct"/>
            <w:tcBorders>
              <w:top w:val="single" w:sz="4" w:space="0" w:color="auto"/>
            </w:tcBorders>
          </w:tcPr>
          <w:p w14:paraId="056AEE8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RAW OP</w:t>
            </w:r>
          </w:p>
        </w:tc>
        <w:tc>
          <w:tcPr>
            <w:tcW w:w="1203" w:type="pct"/>
            <w:tcBorders>
              <w:top w:val="single" w:sz="4" w:space="0" w:color="auto"/>
            </w:tcBorders>
          </w:tcPr>
          <w:p w14:paraId="724CBE06" w14:textId="7FCF4673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2 ± 0.01</w:t>
            </w:r>
          </w:p>
        </w:tc>
        <w:tc>
          <w:tcPr>
            <w:tcW w:w="813" w:type="pct"/>
            <w:tcBorders>
              <w:top w:val="single" w:sz="4" w:space="0" w:color="auto"/>
            </w:tcBorders>
          </w:tcPr>
          <w:p w14:paraId="0522F35B" w14:textId="36C10DEF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1.23 ± 0.24</w:t>
            </w:r>
          </w:p>
        </w:tc>
        <w:tc>
          <w:tcPr>
            <w:tcW w:w="632" w:type="pct"/>
            <w:tcBorders>
              <w:top w:val="single" w:sz="4" w:space="0" w:color="auto"/>
            </w:tcBorders>
          </w:tcPr>
          <w:p w14:paraId="28DE913F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567</w:t>
            </w:r>
          </w:p>
        </w:tc>
        <w:tc>
          <w:tcPr>
            <w:tcW w:w="741" w:type="pct"/>
            <w:tcBorders>
              <w:top w:val="single" w:sz="4" w:space="0" w:color="auto"/>
            </w:tcBorders>
          </w:tcPr>
          <w:p w14:paraId="7D76F7A6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78</w:t>
            </w:r>
          </w:p>
        </w:tc>
      </w:tr>
      <w:tr w:rsidR="00415350" w:rsidRPr="00415350" w14:paraId="3D30E0CA" w14:textId="77777777" w:rsidTr="00D77BD7">
        <w:tc>
          <w:tcPr>
            <w:tcW w:w="676" w:type="pct"/>
            <w:vMerge/>
          </w:tcPr>
          <w:p w14:paraId="1E0DF1E7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36" w:type="pct"/>
          </w:tcPr>
          <w:p w14:paraId="1805F61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203" w:type="pct"/>
          </w:tcPr>
          <w:p w14:paraId="37BDF17F" w14:textId="4D1C7614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8 ± 0.01</w:t>
            </w:r>
          </w:p>
        </w:tc>
        <w:tc>
          <w:tcPr>
            <w:tcW w:w="813" w:type="pct"/>
          </w:tcPr>
          <w:p w14:paraId="0CE670A1" w14:textId="18D614E9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8 ± 0.05</w:t>
            </w:r>
          </w:p>
        </w:tc>
        <w:tc>
          <w:tcPr>
            <w:tcW w:w="632" w:type="pct"/>
          </w:tcPr>
          <w:p w14:paraId="7F7B7BA5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553</w:t>
            </w:r>
          </w:p>
        </w:tc>
        <w:tc>
          <w:tcPr>
            <w:tcW w:w="741" w:type="pct"/>
          </w:tcPr>
          <w:p w14:paraId="3F435AC2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63</w:t>
            </w:r>
          </w:p>
        </w:tc>
      </w:tr>
      <w:tr w:rsidR="00415350" w:rsidRPr="00415350" w14:paraId="6A68954E" w14:textId="77777777" w:rsidTr="00D77BD7">
        <w:tc>
          <w:tcPr>
            <w:tcW w:w="676" w:type="pct"/>
            <w:vMerge/>
            <w:tcBorders>
              <w:bottom w:val="single" w:sz="4" w:space="0" w:color="auto"/>
            </w:tcBorders>
          </w:tcPr>
          <w:p w14:paraId="172C7449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36" w:type="pct"/>
            <w:tcBorders>
              <w:bottom w:val="single" w:sz="4" w:space="0" w:color="auto"/>
            </w:tcBorders>
          </w:tcPr>
          <w:p w14:paraId="1F75D24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203" w:type="pct"/>
            <w:tcBorders>
              <w:bottom w:val="single" w:sz="4" w:space="0" w:color="auto"/>
            </w:tcBorders>
          </w:tcPr>
          <w:p w14:paraId="06102198" w14:textId="499C83A2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5 ± 0.01</w:t>
            </w:r>
          </w:p>
        </w:tc>
        <w:tc>
          <w:tcPr>
            <w:tcW w:w="813" w:type="pct"/>
            <w:tcBorders>
              <w:bottom w:val="single" w:sz="4" w:space="0" w:color="auto"/>
            </w:tcBorders>
          </w:tcPr>
          <w:p w14:paraId="33E5821C" w14:textId="7EFA83C8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2 ± 0.01</w:t>
            </w:r>
          </w:p>
        </w:tc>
        <w:tc>
          <w:tcPr>
            <w:tcW w:w="632" w:type="pct"/>
            <w:tcBorders>
              <w:bottom w:val="single" w:sz="4" w:space="0" w:color="auto"/>
            </w:tcBorders>
          </w:tcPr>
          <w:p w14:paraId="06BD475D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407</w:t>
            </w:r>
          </w:p>
        </w:tc>
        <w:tc>
          <w:tcPr>
            <w:tcW w:w="741" w:type="pct"/>
            <w:tcBorders>
              <w:bottom w:val="single" w:sz="4" w:space="0" w:color="auto"/>
            </w:tcBorders>
          </w:tcPr>
          <w:p w14:paraId="26677070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225</w:t>
            </w:r>
          </w:p>
        </w:tc>
      </w:tr>
    </w:tbl>
    <w:p w14:paraId="4934D0CA" w14:textId="54AF6861" w:rsidR="006A6CDA" w:rsidRPr="00415350" w:rsidRDefault="006A6CDA" w:rsidP="00567C85">
      <w:pPr>
        <w:spacing w:line="360" w:lineRule="auto"/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>a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mmol/g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±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std.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dev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>b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1/</w:t>
      </w:r>
      <w:r w:rsidRPr="00415350">
        <w:rPr>
          <w:rFonts w:ascii="Times New Roman" w:hAnsi="Times New Roman" w:cs="Times New Roman"/>
          <w:w w:val="105"/>
          <w:sz w:val="20"/>
          <w:szCs w:val="20"/>
          <w:lang w:val="en-US"/>
        </w:rPr>
        <w:t>min</w:t>
      </w:r>
      <w:r w:rsidRPr="00415350">
        <w:rPr>
          <w:rFonts w:ascii="Times New Roman" w:eastAsia="Calibri" w:hAnsi="Times New Roman" w:cs="Times New Roman"/>
          <w:kern w:val="24"/>
          <w:sz w:val="16"/>
          <w:szCs w:val="16"/>
          <w:lang w:val="en-US"/>
          <w14:ligatures w14:val="none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±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std.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dev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 xml:space="preserve">c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>Root Mean Square Error</w:t>
      </w:r>
      <w:r w:rsidRPr="0041535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>mmol/g.</w:t>
      </w:r>
    </w:p>
    <w:p w14:paraId="4AA3C71B" w14:textId="77777777" w:rsidR="009F7B2B" w:rsidRPr="00415350" w:rsidRDefault="009F7B2B" w:rsidP="00567C85">
      <w:pPr>
        <w:spacing w:after="0" w:line="360" w:lineRule="auto"/>
        <w:jc w:val="both"/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</w:pPr>
    </w:p>
    <w:p w14:paraId="15651EC8" w14:textId="6DC6FBB4" w:rsidR="001D1852" w:rsidRPr="00415350" w:rsidRDefault="001D1852" w:rsidP="00567C85">
      <w:pPr>
        <w:spacing w:after="0" w:line="360" w:lineRule="auto"/>
        <w:jc w:val="both"/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>Table S</w:t>
      </w:r>
      <w:r w:rsidR="00E315BC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>3</w:t>
      </w: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 xml:space="preserve">.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Parameters of PGO kinetic equation</w:t>
      </w: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for the adsorption of Nd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>3+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 and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Dy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+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from aqueous solutions at pH </w:t>
      </w:r>
      <w:r w:rsidR="0019702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=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 5.0 and t = 25 °C.</w:t>
      </w:r>
    </w:p>
    <w:tbl>
      <w:tblPr>
        <w:tblStyle w:val="Grigliatabella"/>
        <w:tblpPr w:leftFromText="141" w:rightFromText="141" w:vertAnchor="text" w:horzAnchor="margin" w:tblpY="21"/>
        <w:tblW w:w="4879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97"/>
        <w:gridCol w:w="1529"/>
        <w:gridCol w:w="1977"/>
        <w:gridCol w:w="1548"/>
        <w:gridCol w:w="1023"/>
        <w:gridCol w:w="1023"/>
        <w:gridCol w:w="1208"/>
      </w:tblGrid>
      <w:tr w:rsidR="00415350" w:rsidRPr="00415350" w14:paraId="63333BE8" w14:textId="77777777" w:rsidTr="00D77BD7">
        <w:tc>
          <w:tcPr>
            <w:tcW w:w="583" w:type="pct"/>
            <w:tcBorders>
              <w:top w:val="single" w:sz="4" w:space="0" w:color="auto"/>
              <w:bottom w:val="single" w:sz="4" w:space="0" w:color="auto"/>
            </w:tcBorders>
          </w:tcPr>
          <w:p w14:paraId="635A9C78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Cs/>
                <w:w w:val="1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Cs/>
                <w:w w:val="120"/>
                <w:lang w:val="en-US"/>
              </w:rPr>
              <w:t>M</w:t>
            </w:r>
            <w:r w:rsidRPr="00415350">
              <w:rPr>
                <w:rFonts w:ascii="Times New Roman" w:hAnsi="Times New Roman" w:cs="Times New Roman"/>
                <w:b/>
                <w:bCs/>
                <w:iCs/>
                <w:w w:val="120"/>
                <w:vertAlign w:val="superscript"/>
                <w:lang w:val="en-US"/>
              </w:rPr>
              <w:t>3+</w:t>
            </w:r>
          </w:p>
        </w:tc>
        <w:tc>
          <w:tcPr>
            <w:tcW w:w="813" w:type="pct"/>
            <w:tcBorders>
              <w:top w:val="single" w:sz="4" w:space="0" w:color="auto"/>
              <w:bottom w:val="single" w:sz="4" w:space="0" w:color="auto"/>
            </w:tcBorders>
          </w:tcPr>
          <w:p w14:paraId="2631A22E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w w:val="1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Adsorbent</w:t>
            </w:r>
          </w:p>
        </w:tc>
        <w:tc>
          <w:tcPr>
            <w:tcW w:w="1051" w:type="pct"/>
            <w:tcBorders>
              <w:top w:val="single" w:sz="4" w:space="0" w:color="auto"/>
              <w:bottom w:val="single" w:sz="4" w:space="0" w:color="auto"/>
            </w:tcBorders>
          </w:tcPr>
          <w:p w14:paraId="5927787B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lang w:val="en-US"/>
              </w:rPr>
              <w:t>q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vertAlign w:val="subscript"/>
                <w:lang w:val="en-US"/>
              </w:rPr>
              <w:t>e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spacing w:val="16"/>
                <w:w w:val="120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b/>
                <w:bCs/>
                <w:spacing w:val="-10"/>
                <w:w w:val="120"/>
                <w:vertAlign w:val="superscript"/>
                <w:lang w:val="en-US"/>
              </w:rPr>
              <w:t>a</w:t>
            </w:r>
          </w:p>
        </w:tc>
        <w:tc>
          <w:tcPr>
            <w:tcW w:w="823" w:type="pct"/>
            <w:tcBorders>
              <w:top w:val="single" w:sz="4" w:space="0" w:color="auto"/>
              <w:bottom w:val="single" w:sz="4" w:space="0" w:color="auto"/>
            </w:tcBorders>
          </w:tcPr>
          <w:p w14:paraId="5A45E23F" w14:textId="6B35100B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lang w:val="en-US"/>
              </w:rPr>
              <w:t>k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vertAlign w:val="subscript"/>
                <w:lang w:val="en-US"/>
              </w:rPr>
              <w:t>n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spacing w:val="1"/>
                <w:w w:val="120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b/>
                <w:bCs/>
                <w:spacing w:val="-10"/>
                <w:w w:val="120"/>
                <w:vertAlign w:val="superscript"/>
                <w:lang w:val="en-US"/>
              </w:rPr>
              <w:t>b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</w:tcPr>
          <w:p w14:paraId="46056361" w14:textId="3C67544A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  <w:t xml:space="preserve">n </w:t>
            </w: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vertAlign w:val="superscript"/>
                <w:lang w:val="en-US"/>
              </w:rPr>
              <w:t>c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</w:tcPr>
          <w:p w14:paraId="57C24792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  <w:t>R</w:t>
            </w: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vertAlign w:val="superscript"/>
                <w:lang w:val="en-US"/>
              </w:rPr>
              <w:t>2</w:t>
            </w:r>
          </w:p>
        </w:tc>
        <w:tc>
          <w:tcPr>
            <w:tcW w:w="642" w:type="pct"/>
            <w:tcBorders>
              <w:top w:val="single" w:sz="4" w:space="0" w:color="auto"/>
              <w:bottom w:val="single" w:sz="4" w:space="0" w:color="auto"/>
            </w:tcBorders>
          </w:tcPr>
          <w:p w14:paraId="534082E1" w14:textId="310EEA72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lang w:val="en-US"/>
              </w:rPr>
              <w:t>RMSE</w:t>
            </w: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vertAlign w:val="superscript"/>
                <w:lang w:val="en-US"/>
              </w:rPr>
              <w:t>d</w:t>
            </w:r>
          </w:p>
        </w:tc>
      </w:tr>
      <w:tr w:rsidR="00415350" w:rsidRPr="00415350" w14:paraId="6CC8C1D1" w14:textId="77777777" w:rsidTr="00D77BD7">
        <w:tc>
          <w:tcPr>
            <w:tcW w:w="583" w:type="pct"/>
            <w:vMerge w:val="restart"/>
            <w:tcBorders>
              <w:top w:val="single" w:sz="4" w:space="0" w:color="auto"/>
            </w:tcBorders>
          </w:tcPr>
          <w:p w14:paraId="3F8E18F6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  <w:p w14:paraId="49605B80" w14:textId="77777777" w:rsidR="00D77BD7" w:rsidRPr="00415350" w:rsidRDefault="00D77BD7" w:rsidP="00567C85">
            <w:pPr>
              <w:widowControl w:val="0"/>
              <w:autoSpaceDE w:val="0"/>
              <w:autoSpaceDN w:val="0"/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813" w:type="pct"/>
            <w:tcBorders>
              <w:top w:val="single" w:sz="4" w:space="0" w:color="auto"/>
            </w:tcBorders>
          </w:tcPr>
          <w:p w14:paraId="10A317F1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RAW OP</w:t>
            </w:r>
          </w:p>
        </w:tc>
        <w:tc>
          <w:tcPr>
            <w:tcW w:w="1051" w:type="pct"/>
            <w:tcBorders>
              <w:top w:val="single" w:sz="4" w:space="0" w:color="auto"/>
            </w:tcBorders>
          </w:tcPr>
          <w:p w14:paraId="5BDA353E" w14:textId="2F6C59BF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2 ± 0.01</w:t>
            </w:r>
          </w:p>
        </w:tc>
        <w:tc>
          <w:tcPr>
            <w:tcW w:w="823" w:type="pct"/>
            <w:tcBorders>
              <w:top w:val="single" w:sz="4" w:space="0" w:color="auto"/>
            </w:tcBorders>
          </w:tcPr>
          <w:p w14:paraId="5D396A4E" w14:textId="32AE81B5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1271 ± 3512</w:t>
            </w:r>
          </w:p>
        </w:tc>
        <w:tc>
          <w:tcPr>
            <w:tcW w:w="544" w:type="pct"/>
            <w:tcBorders>
              <w:top w:val="single" w:sz="4" w:space="0" w:color="auto"/>
            </w:tcBorders>
          </w:tcPr>
          <w:p w14:paraId="7EB029EB" w14:textId="0ADE08D3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 ± 1</w:t>
            </w:r>
          </w:p>
        </w:tc>
        <w:tc>
          <w:tcPr>
            <w:tcW w:w="544" w:type="pct"/>
            <w:tcBorders>
              <w:top w:val="single" w:sz="4" w:space="0" w:color="auto"/>
            </w:tcBorders>
          </w:tcPr>
          <w:p w14:paraId="474518AD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886</w:t>
            </w:r>
          </w:p>
        </w:tc>
        <w:tc>
          <w:tcPr>
            <w:tcW w:w="642" w:type="pct"/>
            <w:tcBorders>
              <w:top w:val="single" w:sz="4" w:space="0" w:color="auto"/>
            </w:tcBorders>
          </w:tcPr>
          <w:p w14:paraId="40D08BE0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36</w:t>
            </w:r>
          </w:p>
        </w:tc>
      </w:tr>
      <w:tr w:rsidR="00415350" w:rsidRPr="00415350" w14:paraId="58E1DAEE" w14:textId="77777777" w:rsidTr="00D77BD7">
        <w:tc>
          <w:tcPr>
            <w:tcW w:w="583" w:type="pct"/>
            <w:vMerge/>
          </w:tcPr>
          <w:p w14:paraId="6CC058B9" w14:textId="77777777" w:rsidR="00D77BD7" w:rsidRPr="00415350" w:rsidRDefault="00D77BD7" w:rsidP="00567C85">
            <w:pPr>
              <w:widowControl w:val="0"/>
              <w:autoSpaceDE w:val="0"/>
              <w:autoSpaceDN w:val="0"/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3" w:type="pct"/>
          </w:tcPr>
          <w:p w14:paraId="2A189D55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051" w:type="pct"/>
          </w:tcPr>
          <w:p w14:paraId="0D587D8E" w14:textId="3BFC4D8A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8 ± 0.01</w:t>
            </w:r>
          </w:p>
        </w:tc>
        <w:tc>
          <w:tcPr>
            <w:tcW w:w="823" w:type="pct"/>
          </w:tcPr>
          <w:p w14:paraId="16D5627E" w14:textId="6A26D8BB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 xml:space="preserve"> 0.28 ± 0.05</w:t>
            </w:r>
          </w:p>
        </w:tc>
        <w:tc>
          <w:tcPr>
            <w:tcW w:w="544" w:type="pct"/>
          </w:tcPr>
          <w:p w14:paraId="13302E34" w14:textId="7C3782C6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1 ± 1</w:t>
            </w:r>
          </w:p>
        </w:tc>
        <w:tc>
          <w:tcPr>
            <w:tcW w:w="544" w:type="pct"/>
          </w:tcPr>
          <w:p w14:paraId="3A693DBC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741</w:t>
            </w:r>
          </w:p>
        </w:tc>
        <w:tc>
          <w:tcPr>
            <w:tcW w:w="642" w:type="pct"/>
          </w:tcPr>
          <w:p w14:paraId="72721BA7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39</w:t>
            </w:r>
          </w:p>
        </w:tc>
      </w:tr>
      <w:tr w:rsidR="00415350" w:rsidRPr="00415350" w14:paraId="0AA3CF07" w14:textId="77777777" w:rsidTr="00D77BD7">
        <w:tc>
          <w:tcPr>
            <w:tcW w:w="583" w:type="pct"/>
            <w:vMerge/>
            <w:tcBorders>
              <w:bottom w:val="single" w:sz="4" w:space="0" w:color="auto"/>
            </w:tcBorders>
          </w:tcPr>
          <w:p w14:paraId="6B98CA4E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3" w:type="pct"/>
            <w:tcBorders>
              <w:bottom w:val="single" w:sz="4" w:space="0" w:color="auto"/>
            </w:tcBorders>
          </w:tcPr>
          <w:p w14:paraId="5F95F71D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051" w:type="pct"/>
            <w:tcBorders>
              <w:bottom w:val="single" w:sz="4" w:space="0" w:color="auto"/>
            </w:tcBorders>
          </w:tcPr>
          <w:p w14:paraId="1735F937" w14:textId="57408E32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9 ± 0.03</w:t>
            </w:r>
          </w:p>
        </w:tc>
        <w:tc>
          <w:tcPr>
            <w:tcW w:w="823" w:type="pct"/>
            <w:tcBorders>
              <w:bottom w:val="single" w:sz="4" w:space="0" w:color="auto"/>
            </w:tcBorders>
          </w:tcPr>
          <w:p w14:paraId="0CA6791E" w14:textId="0F8E1F94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2 ±0.02</w:t>
            </w:r>
          </w:p>
        </w:tc>
        <w:tc>
          <w:tcPr>
            <w:tcW w:w="544" w:type="pct"/>
            <w:tcBorders>
              <w:bottom w:val="single" w:sz="4" w:space="0" w:color="auto"/>
            </w:tcBorders>
          </w:tcPr>
          <w:p w14:paraId="698127F9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2 ± 1</w:t>
            </w:r>
          </w:p>
        </w:tc>
        <w:tc>
          <w:tcPr>
            <w:tcW w:w="544" w:type="pct"/>
            <w:tcBorders>
              <w:bottom w:val="single" w:sz="4" w:space="0" w:color="auto"/>
            </w:tcBorders>
          </w:tcPr>
          <w:p w14:paraId="1AE75E84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915</w:t>
            </w:r>
          </w:p>
        </w:tc>
        <w:tc>
          <w:tcPr>
            <w:tcW w:w="642" w:type="pct"/>
            <w:tcBorders>
              <w:bottom w:val="single" w:sz="4" w:space="0" w:color="auto"/>
            </w:tcBorders>
          </w:tcPr>
          <w:p w14:paraId="3921A660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79</w:t>
            </w:r>
          </w:p>
        </w:tc>
      </w:tr>
      <w:tr w:rsidR="00415350" w:rsidRPr="00415350" w14:paraId="34BCBD51" w14:textId="77777777" w:rsidTr="00D77BD7">
        <w:trPr>
          <w:trHeight w:val="178"/>
        </w:trPr>
        <w:tc>
          <w:tcPr>
            <w:tcW w:w="583" w:type="pct"/>
            <w:vMerge w:val="restart"/>
            <w:tcBorders>
              <w:top w:val="single" w:sz="4" w:space="0" w:color="auto"/>
            </w:tcBorders>
          </w:tcPr>
          <w:p w14:paraId="494A0022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  <w:p w14:paraId="36F3E1DB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813" w:type="pct"/>
            <w:tcBorders>
              <w:top w:val="single" w:sz="4" w:space="0" w:color="auto"/>
            </w:tcBorders>
          </w:tcPr>
          <w:p w14:paraId="452C6FA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RAW OP</w:t>
            </w:r>
          </w:p>
        </w:tc>
        <w:tc>
          <w:tcPr>
            <w:tcW w:w="1051" w:type="pct"/>
            <w:tcBorders>
              <w:top w:val="single" w:sz="4" w:space="0" w:color="auto"/>
            </w:tcBorders>
          </w:tcPr>
          <w:p w14:paraId="54C4B62E" w14:textId="75FEEB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3 ± 0.20</w:t>
            </w:r>
          </w:p>
        </w:tc>
        <w:tc>
          <w:tcPr>
            <w:tcW w:w="823" w:type="pct"/>
            <w:tcBorders>
              <w:top w:val="single" w:sz="4" w:space="0" w:color="auto"/>
            </w:tcBorders>
          </w:tcPr>
          <w:p w14:paraId="198DF25B" w14:textId="72107A14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6·10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10</w:t>
            </w:r>
            <w:r w:rsidRPr="00415350">
              <w:rPr>
                <w:rFonts w:ascii="Times New Roman" w:hAnsi="Times New Roman" w:cs="Times New Roman"/>
                <w:lang w:val="en-US"/>
              </w:rPr>
              <w:t>±1·10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10</w:t>
            </w:r>
          </w:p>
        </w:tc>
        <w:tc>
          <w:tcPr>
            <w:tcW w:w="544" w:type="pct"/>
            <w:tcBorders>
              <w:top w:val="single" w:sz="4" w:space="0" w:color="auto"/>
            </w:tcBorders>
          </w:tcPr>
          <w:p w14:paraId="75975942" w14:textId="78A0F1D2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15 ± 22</w:t>
            </w:r>
          </w:p>
        </w:tc>
        <w:tc>
          <w:tcPr>
            <w:tcW w:w="544" w:type="pct"/>
            <w:tcBorders>
              <w:top w:val="single" w:sz="4" w:space="0" w:color="auto"/>
            </w:tcBorders>
          </w:tcPr>
          <w:p w14:paraId="4A482EC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929</w:t>
            </w:r>
          </w:p>
        </w:tc>
        <w:tc>
          <w:tcPr>
            <w:tcW w:w="642" w:type="pct"/>
            <w:tcBorders>
              <w:top w:val="single" w:sz="4" w:space="0" w:color="auto"/>
            </w:tcBorders>
          </w:tcPr>
          <w:p w14:paraId="4E36DD5C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32</w:t>
            </w:r>
          </w:p>
        </w:tc>
      </w:tr>
      <w:tr w:rsidR="00415350" w:rsidRPr="00415350" w14:paraId="6DA249E1" w14:textId="77777777" w:rsidTr="00D77BD7">
        <w:tc>
          <w:tcPr>
            <w:tcW w:w="583" w:type="pct"/>
            <w:vMerge/>
          </w:tcPr>
          <w:p w14:paraId="47B78EF6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3" w:type="pct"/>
          </w:tcPr>
          <w:p w14:paraId="67F45898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051" w:type="pct"/>
          </w:tcPr>
          <w:p w14:paraId="23F7A845" w14:textId="584C29F1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1 ± 0.01</w:t>
            </w:r>
          </w:p>
        </w:tc>
        <w:tc>
          <w:tcPr>
            <w:tcW w:w="823" w:type="pct"/>
          </w:tcPr>
          <w:p w14:paraId="6EFF2BDE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625 ± 968</w:t>
            </w:r>
          </w:p>
        </w:tc>
        <w:tc>
          <w:tcPr>
            <w:tcW w:w="544" w:type="pct"/>
          </w:tcPr>
          <w:p w14:paraId="4E42C475" w14:textId="5169FADA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 ± 1</w:t>
            </w:r>
          </w:p>
        </w:tc>
        <w:tc>
          <w:tcPr>
            <w:tcW w:w="544" w:type="pct"/>
          </w:tcPr>
          <w:p w14:paraId="72778A0D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987</w:t>
            </w:r>
          </w:p>
        </w:tc>
        <w:tc>
          <w:tcPr>
            <w:tcW w:w="642" w:type="pct"/>
          </w:tcPr>
          <w:p w14:paraId="6EF814D9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11</w:t>
            </w:r>
          </w:p>
        </w:tc>
      </w:tr>
      <w:tr w:rsidR="00415350" w:rsidRPr="00415350" w14:paraId="1E83BEFE" w14:textId="77777777" w:rsidTr="00D77BD7">
        <w:tc>
          <w:tcPr>
            <w:tcW w:w="583" w:type="pct"/>
            <w:vMerge/>
            <w:tcBorders>
              <w:bottom w:val="single" w:sz="4" w:space="0" w:color="auto"/>
            </w:tcBorders>
          </w:tcPr>
          <w:p w14:paraId="05F92FAF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3" w:type="pct"/>
            <w:tcBorders>
              <w:bottom w:val="single" w:sz="4" w:space="0" w:color="auto"/>
            </w:tcBorders>
          </w:tcPr>
          <w:p w14:paraId="43A6F24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051" w:type="pct"/>
            <w:tcBorders>
              <w:bottom w:val="single" w:sz="4" w:space="0" w:color="auto"/>
            </w:tcBorders>
          </w:tcPr>
          <w:p w14:paraId="76A8DC30" w14:textId="1BC4732E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40 ± 0.11</w:t>
            </w:r>
          </w:p>
        </w:tc>
        <w:tc>
          <w:tcPr>
            <w:tcW w:w="823" w:type="pct"/>
            <w:tcBorders>
              <w:bottom w:val="single" w:sz="4" w:space="0" w:color="auto"/>
            </w:tcBorders>
          </w:tcPr>
          <w:p w14:paraId="4714143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6.00 ± 4.78</w:t>
            </w:r>
          </w:p>
        </w:tc>
        <w:tc>
          <w:tcPr>
            <w:tcW w:w="544" w:type="pct"/>
            <w:tcBorders>
              <w:bottom w:val="single" w:sz="4" w:space="0" w:color="auto"/>
            </w:tcBorders>
          </w:tcPr>
          <w:p w14:paraId="6857BE9E" w14:textId="69C956E2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 ± 1</w:t>
            </w:r>
          </w:p>
        </w:tc>
        <w:tc>
          <w:tcPr>
            <w:tcW w:w="544" w:type="pct"/>
            <w:tcBorders>
              <w:bottom w:val="single" w:sz="4" w:space="0" w:color="auto"/>
            </w:tcBorders>
          </w:tcPr>
          <w:p w14:paraId="0938A84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919</w:t>
            </w:r>
          </w:p>
        </w:tc>
        <w:tc>
          <w:tcPr>
            <w:tcW w:w="642" w:type="pct"/>
            <w:tcBorders>
              <w:bottom w:val="single" w:sz="4" w:space="0" w:color="auto"/>
            </w:tcBorders>
          </w:tcPr>
          <w:p w14:paraId="5D9CE025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83</w:t>
            </w:r>
          </w:p>
        </w:tc>
      </w:tr>
    </w:tbl>
    <w:p w14:paraId="3F42DCB5" w14:textId="54EB2304" w:rsidR="001D1852" w:rsidRPr="00415350" w:rsidRDefault="001D1852" w:rsidP="00567C85">
      <w:pPr>
        <w:spacing w:line="360" w:lineRule="auto"/>
        <w:jc w:val="both"/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>a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mmol/g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±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std.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dev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>b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bscript"/>
          <w:lang w:val="en-US"/>
          <w14:ligatures w14:val="none"/>
        </w:rPr>
        <w:t xml:space="preserve"> 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[(1</w:t>
      </w:r>
      <w:r w:rsidRPr="00415350">
        <w:rPr>
          <w:rFonts w:ascii="Times New Roman" w:hAnsi="Times New Roman" w:cs="Times New Roman"/>
          <w:b/>
          <w:bCs/>
          <w:sz w:val="20"/>
          <w:szCs w:val="20"/>
          <w:lang w:val="en-US"/>
        </w:rPr>
        <w:t>/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min)(g</w:t>
      </w:r>
      <w:r w:rsidR="00BF150B" w:rsidRPr="00415350">
        <w:rPr>
          <w:rFonts w:ascii="Times New Roman" w:eastAsia="Calibri" w:hAnsi="Times New Roman" w:cs="Times New Roman"/>
          <w:sz w:val="20"/>
          <w:szCs w:val="20"/>
          <w:lang w:val="en-US"/>
        </w:rPr>
        <w:t>·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mmol)</w:t>
      </w:r>
      <w:r w:rsidRPr="00415350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(n-1)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)]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±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std.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dev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</w:t>
      </w:r>
      <w:r w:rsidR="00CF14B9"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>c</w:t>
      </w:r>
      <w:r w:rsidR="00CF14B9"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general order of adsorption; </w:t>
      </w:r>
      <w:r w:rsidR="00920FD5"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>d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>Root Mean Square Error</w:t>
      </w:r>
      <w:r w:rsidRPr="0041535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>mmol/g.</w:t>
      </w:r>
    </w:p>
    <w:p w14:paraId="3ACD3228" w14:textId="77777777" w:rsidR="00CF14B9" w:rsidRPr="00415350" w:rsidRDefault="00CF14B9" w:rsidP="00567C85">
      <w:pPr>
        <w:spacing w:after="0" w:line="360" w:lineRule="auto"/>
        <w:jc w:val="both"/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</w:pPr>
    </w:p>
    <w:p w14:paraId="2389B419" w14:textId="31D5E15C" w:rsidR="00920FD5" w:rsidRPr="00415350" w:rsidRDefault="00920FD5" w:rsidP="00567C85">
      <w:pPr>
        <w:spacing w:after="0" w:line="360" w:lineRule="auto"/>
        <w:jc w:val="both"/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>Table S</w:t>
      </w:r>
      <w:r w:rsidR="00FD06AC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>4</w:t>
      </w: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 xml:space="preserve">.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Parameters of DEM kinetic equation</w:t>
      </w: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for the adsorption of Nd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>3+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 and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Dy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+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from aqueous solutions at pH </w:t>
      </w:r>
      <w:r w:rsidR="0019702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 xml:space="preserve">=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5.0 and t = 25 °C.</w:t>
      </w:r>
    </w:p>
    <w:tbl>
      <w:tblPr>
        <w:tblStyle w:val="Grigliatabella"/>
        <w:tblpPr w:leftFromText="141" w:rightFromText="141" w:vertAnchor="text" w:horzAnchor="margin" w:tblpY="21"/>
        <w:tblW w:w="4878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8"/>
        <w:gridCol w:w="1379"/>
        <w:gridCol w:w="1519"/>
        <w:gridCol w:w="1196"/>
        <w:gridCol w:w="1409"/>
        <w:gridCol w:w="1316"/>
        <w:gridCol w:w="814"/>
        <w:gridCol w:w="1032"/>
      </w:tblGrid>
      <w:tr w:rsidR="00415350" w:rsidRPr="00415350" w14:paraId="1C636E21" w14:textId="77777777" w:rsidTr="00D77BD7">
        <w:tc>
          <w:tcPr>
            <w:tcW w:w="392" w:type="pct"/>
            <w:tcBorders>
              <w:top w:val="single" w:sz="4" w:space="0" w:color="auto"/>
              <w:bottom w:val="single" w:sz="4" w:space="0" w:color="auto"/>
            </w:tcBorders>
          </w:tcPr>
          <w:p w14:paraId="74CEE52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Cs/>
                <w:w w:val="120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Cs/>
                <w:w w:val="120"/>
                <w:sz w:val="24"/>
                <w:szCs w:val="24"/>
                <w:lang w:val="en-US"/>
              </w:rPr>
              <w:t>M</w:t>
            </w:r>
            <w:r w:rsidRPr="00415350">
              <w:rPr>
                <w:rFonts w:ascii="Times New Roman" w:hAnsi="Times New Roman" w:cs="Times New Roman"/>
                <w:b/>
                <w:bCs/>
                <w:iCs/>
                <w:w w:val="120"/>
                <w:sz w:val="24"/>
                <w:szCs w:val="24"/>
                <w:vertAlign w:val="superscript"/>
                <w:lang w:val="en-US"/>
              </w:rPr>
              <w:t>3+</w:t>
            </w:r>
          </w:p>
        </w:tc>
        <w:tc>
          <w:tcPr>
            <w:tcW w:w="733" w:type="pct"/>
            <w:tcBorders>
              <w:top w:val="single" w:sz="4" w:space="0" w:color="auto"/>
              <w:bottom w:val="single" w:sz="4" w:space="0" w:color="auto"/>
            </w:tcBorders>
          </w:tcPr>
          <w:p w14:paraId="403A8467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dsorbent</w:t>
            </w:r>
          </w:p>
        </w:tc>
        <w:tc>
          <w:tcPr>
            <w:tcW w:w="807" w:type="pct"/>
            <w:tcBorders>
              <w:top w:val="single" w:sz="4" w:space="0" w:color="auto"/>
              <w:bottom w:val="single" w:sz="4" w:space="0" w:color="auto"/>
            </w:tcBorders>
          </w:tcPr>
          <w:p w14:paraId="1FF63EE8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lang w:val="en-US"/>
              </w:rPr>
              <w:t>q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vertAlign w:val="subscript"/>
                <w:lang w:val="en-US"/>
              </w:rPr>
              <w:t>e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spacing w:val="16"/>
                <w:w w:val="120"/>
                <w:sz w:val="24"/>
                <w:szCs w:val="24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b/>
                <w:bCs/>
                <w:spacing w:val="-10"/>
                <w:w w:val="120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636" w:type="pct"/>
            <w:tcBorders>
              <w:top w:val="single" w:sz="4" w:space="0" w:color="auto"/>
              <w:bottom w:val="single" w:sz="4" w:space="0" w:color="auto"/>
            </w:tcBorders>
          </w:tcPr>
          <w:p w14:paraId="44D81BCE" w14:textId="75BC70C4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lang w:val="en-US"/>
              </w:rPr>
            </w:pPr>
            <m:oMath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 xml:space="preserve">α </m:t>
              </m:r>
            </m:oMath>
            <w:r w:rsidRPr="00415350">
              <w:rPr>
                <w:rFonts w:ascii="Times New Roman" w:hAnsi="Times New Roman" w:cs="Times New Roman"/>
                <w:b/>
                <w:bCs/>
                <w:iCs/>
                <w:w w:val="120"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749" w:type="pct"/>
            <w:tcBorders>
              <w:top w:val="single" w:sz="4" w:space="0" w:color="auto"/>
              <w:bottom w:val="single" w:sz="4" w:space="0" w:color="auto"/>
            </w:tcBorders>
          </w:tcPr>
          <w:p w14:paraId="31AF794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lang w:val="en-US"/>
              </w:rPr>
              <w:t>k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vertAlign w:val="subscript"/>
                <w:lang w:val="en-US"/>
              </w:rPr>
              <w:t>p1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spacing w:val="1"/>
                <w:w w:val="120"/>
                <w:sz w:val="24"/>
                <w:szCs w:val="24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b/>
                <w:bCs/>
                <w:iCs/>
                <w:spacing w:val="1"/>
                <w:w w:val="120"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</w:tcPr>
          <w:p w14:paraId="33CCE25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pacing w:val="-5"/>
                <w:w w:val="120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lang w:val="en-US"/>
              </w:rPr>
              <w:t>k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w w:val="120"/>
                <w:sz w:val="24"/>
                <w:szCs w:val="24"/>
                <w:vertAlign w:val="subscript"/>
                <w:lang w:val="en-US"/>
              </w:rPr>
              <w:t>p2</w:t>
            </w:r>
            <w:r w:rsidRPr="00415350">
              <w:rPr>
                <w:rFonts w:ascii="Times New Roman" w:hAnsi="Times New Roman" w:cs="Times New Roman"/>
                <w:b/>
                <w:bCs/>
                <w:i/>
                <w:spacing w:val="1"/>
                <w:w w:val="120"/>
                <w:sz w:val="24"/>
                <w:szCs w:val="24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b/>
                <w:bCs/>
                <w:iCs/>
                <w:spacing w:val="1"/>
                <w:w w:val="120"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433" w:type="pct"/>
            <w:tcBorders>
              <w:top w:val="single" w:sz="4" w:space="0" w:color="auto"/>
              <w:bottom w:val="single" w:sz="4" w:space="0" w:color="auto"/>
            </w:tcBorders>
          </w:tcPr>
          <w:p w14:paraId="561461B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sz w:val="20"/>
                <w:szCs w:val="20"/>
                <w:lang w:val="en-US"/>
              </w:rPr>
              <w:t>R</w:t>
            </w: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549" w:type="pct"/>
            <w:tcBorders>
              <w:top w:val="single" w:sz="4" w:space="0" w:color="auto"/>
              <w:bottom w:val="single" w:sz="4" w:space="0" w:color="auto"/>
            </w:tcBorders>
          </w:tcPr>
          <w:p w14:paraId="66F4E30C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pacing w:val="-5"/>
                <w:w w:val="120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sz w:val="20"/>
                <w:szCs w:val="20"/>
                <w:lang w:val="en-US"/>
              </w:rPr>
              <w:t>RMSE</w:t>
            </w:r>
            <w:r w:rsidRPr="00415350">
              <w:rPr>
                <w:rFonts w:ascii="Times New Roman" w:hAnsi="Times New Roman" w:cs="Times New Roman"/>
                <w:b/>
                <w:bCs/>
                <w:spacing w:val="-5"/>
                <w:w w:val="120"/>
                <w:sz w:val="20"/>
                <w:szCs w:val="20"/>
                <w:vertAlign w:val="superscript"/>
                <w:lang w:val="en-US"/>
              </w:rPr>
              <w:t>d</w:t>
            </w:r>
          </w:p>
        </w:tc>
      </w:tr>
      <w:tr w:rsidR="00415350" w:rsidRPr="00415350" w14:paraId="2E04304D" w14:textId="77777777" w:rsidTr="00D77BD7">
        <w:tc>
          <w:tcPr>
            <w:tcW w:w="392" w:type="pct"/>
            <w:vMerge w:val="restart"/>
            <w:tcBorders>
              <w:top w:val="single" w:sz="4" w:space="0" w:color="auto"/>
            </w:tcBorders>
          </w:tcPr>
          <w:p w14:paraId="2D84BA7C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7F3005C" w14:textId="77777777" w:rsidR="00D77BD7" w:rsidRPr="00415350" w:rsidRDefault="00D77BD7" w:rsidP="00567C85">
            <w:pPr>
              <w:widowControl w:val="0"/>
              <w:autoSpaceDE w:val="0"/>
              <w:autoSpaceDN w:val="0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</w:p>
        </w:tc>
        <w:tc>
          <w:tcPr>
            <w:tcW w:w="733" w:type="pct"/>
            <w:tcBorders>
              <w:top w:val="single" w:sz="4" w:space="0" w:color="auto"/>
            </w:tcBorders>
          </w:tcPr>
          <w:p w14:paraId="2061B70B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W OP</w:t>
            </w:r>
          </w:p>
        </w:tc>
        <w:tc>
          <w:tcPr>
            <w:tcW w:w="807" w:type="pct"/>
            <w:tcBorders>
              <w:top w:val="single" w:sz="4" w:space="0" w:color="auto"/>
            </w:tcBorders>
          </w:tcPr>
          <w:p w14:paraId="5FB7F0DE" w14:textId="23534CF9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2 ± 0.01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14:paraId="2EA0669E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2 ± 0.04</w:t>
            </w:r>
          </w:p>
        </w:tc>
        <w:tc>
          <w:tcPr>
            <w:tcW w:w="749" w:type="pct"/>
            <w:tcBorders>
              <w:top w:val="single" w:sz="4" w:space="0" w:color="auto"/>
            </w:tcBorders>
          </w:tcPr>
          <w:p w14:paraId="5A8D7970" w14:textId="226BE77B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7 ± 0.01</w:t>
            </w:r>
          </w:p>
        </w:tc>
        <w:tc>
          <w:tcPr>
            <w:tcW w:w="700" w:type="pct"/>
            <w:tcBorders>
              <w:top w:val="single" w:sz="4" w:space="0" w:color="auto"/>
            </w:tcBorders>
          </w:tcPr>
          <w:p w14:paraId="0078A6D1" w14:textId="4B5722AB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94 ± 0.35</w:t>
            </w:r>
          </w:p>
        </w:tc>
        <w:tc>
          <w:tcPr>
            <w:tcW w:w="433" w:type="pct"/>
            <w:tcBorders>
              <w:top w:val="single" w:sz="4" w:space="0" w:color="auto"/>
            </w:tcBorders>
          </w:tcPr>
          <w:p w14:paraId="2FA44D55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12</w:t>
            </w:r>
          </w:p>
        </w:tc>
        <w:tc>
          <w:tcPr>
            <w:tcW w:w="549" w:type="pct"/>
            <w:tcBorders>
              <w:top w:val="single" w:sz="4" w:space="0" w:color="auto"/>
            </w:tcBorders>
          </w:tcPr>
          <w:p w14:paraId="4D379291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31</w:t>
            </w:r>
          </w:p>
        </w:tc>
      </w:tr>
      <w:tr w:rsidR="00415350" w:rsidRPr="00415350" w14:paraId="008EFCAF" w14:textId="77777777" w:rsidTr="00D77BD7">
        <w:tc>
          <w:tcPr>
            <w:tcW w:w="392" w:type="pct"/>
            <w:vMerge/>
          </w:tcPr>
          <w:p w14:paraId="71BDC02E" w14:textId="77777777" w:rsidR="00D77BD7" w:rsidRPr="00415350" w:rsidRDefault="00D77BD7" w:rsidP="00567C85">
            <w:pPr>
              <w:widowControl w:val="0"/>
              <w:autoSpaceDE w:val="0"/>
              <w:autoSpaceDN w:val="0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33" w:type="pct"/>
          </w:tcPr>
          <w:p w14:paraId="1782861F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807" w:type="pct"/>
          </w:tcPr>
          <w:p w14:paraId="05600BD6" w14:textId="7CE1FD90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7 ± 0.01</w:t>
            </w:r>
          </w:p>
        </w:tc>
        <w:tc>
          <w:tcPr>
            <w:tcW w:w="636" w:type="pct"/>
          </w:tcPr>
          <w:p w14:paraId="50B2C98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0 ± 0.14</w:t>
            </w:r>
          </w:p>
        </w:tc>
        <w:tc>
          <w:tcPr>
            <w:tcW w:w="749" w:type="pct"/>
          </w:tcPr>
          <w:p w14:paraId="75EA80D5" w14:textId="51EC79C6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± 0.07</w:t>
            </w:r>
          </w:p>
        </w:tc>
        <w:tc>
          <w:tcPr>
            <w:tcW w:w="700" w:type="pct"/>
          </w:tcPr>
          <w:p w14:paraId="405D5314" w14:textId="066084A8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0 ± 0.20</w:t>
            </w:r>
          </w:p>
        </w:tc>
        <w:tc>
          <w:tcPr>
            <w:tcW w:w="433" w:type="pct"/>
          </w:tcPr>
          <w:p w14:paraId="57490F17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658</w:t>
            </w:r>
          </w:p>
        </w:tc>
        <w:tc>
          <w:tcPr>
            <w:tcW w:w="549" w:type="pct"/>
          </w:tcPr>
          <w:p w14:paraId="28D4C39E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45</w:t>
            </w:r>
          </w:p>
        </w:tc>
      </w:tr>
      <w:tr w:rsidR="00415350" w:rsidRPr="00415350" w14:paraId="1AAC8A5B" w14:textId="77777777" w:rsidTr="00D77BD7">
        <w:tc>
          <w:tcPr>
            <w:tcW w:w="392" w:type="pct"/>
            <w:vMerge/>
            <w:tcBorders>
              <w:bottom w:val="single" w:sz="4" w:space="0" w:color="auto"/>
            </w:tcBorders>
          </w:tcPr>
          <w:p w14:paraId="0880838B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33" w:type="pct"/>
            <w:tcBorders>
              <w:bottom w:val="single" w:sz="4" w:space="0" w:color="auto"/>
            </w:tcBorders>
          </w:tcPr>
          <w:p w14:paraId="4543274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807" w:type="pct"/>
            <w:tcBorders>
              <w:bottom w:val="single" w:sz="4" w:space="0" w:color="auto"/>
            </w:tcBorders>
          </w:tcPr>
          <w:p w14:paraId="3C472547" w14:textId="79820C2F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6 ± 0.08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14:paraId="106DD96E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2 ± 0.06</w:t>
            </w:r>
          </w:p>
        </w:tc>
        <w:tc>
          <w:tcPr>
            <w:tcW w:w="749" w:type="pct"/>
            <w:tcBorders>
              <w:bottom w:val="single" w:sz="4" w:space="0" w:color="auto"/>
            </w:tcBorders>
          </w:tcPr>
          <w:p w14:paraId="613B131F" w14:textId="4DD66B30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± 0.01</w:t>
            </w:r>
          </w:p>
        </w:tc>
        <w:tc>
          <w:tcPr>
            <w:tcW w:w="700" w:type="pct"/>
            <w:tcBorders>
              <w:bottom w:val="single" w:sz="4" w:space="0" w:color="auto"/>
            </w:tcBorders>
          </w:tcPr>
          <w:p w14:paraId="32597503" w14:textId="3D91612E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30 ± 1</w:t>
            </w:r>
          </w:p>
        </w:tc>
        <w:tc>
          <w:tcPr>
            <w:tcW w:w="433" w:type="pct"/>
            <w:tcBorders>
              <w:bottom w:val="single" w:sz="4" w:space="0" w:color="auto"/>
            </w:tcBorders>
          </w:tcPr>
          <w:p w14:paraId="2CEACB62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07</w:t>
            </w:r>
          </w:p>
        </w:tc>
        <w:tc>
          <w:tcPr>
            <w:tcW w:w="549" w:type="pct"/>
            <w:tcBorders>
              <w:bottom w:val="single" w:sz="4" w:space="0" w:color="auto"/>
            </w:tcBorders>
          </w:tcPr>
          <w:p w14:paraId="46893988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94</w:t>
            </w:r>
          </w:p>
        </w:tc>
      </w:tr>
      <w:tr w:rsidR="00415350" w:rsidRPr="00415350" w14:paraId="3AE9DA45" w14:textId="77777777" w:rsidTr="00D77BD7">
        <w:trPr>
          <w:trHeight w:val="178"/>
        </w:trPr>
        <w:tc>
          <w:tcPr>
            <w:tcW w:w="392" w:type="pct"/>
            <w:vMerge w:val="restart"/>
            <w:tcBorders>
              <w:top w:val="single" w:sz="4" w:space="0" w:color="auto"/>
            </w:tcBorders>
          </w:tcPr>
          <w:p w14:paraId="68449574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A267F86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y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</w:p>
        </w:tc>
        <w:tc>
          <w:tcPr>
            <w:tcW w:w="733" w:type="pct"/>
            <w:tcBorders>
              <w:top w:val="single" w:sz="4" w:space="0" w:color="auto"/>
            </w:tcBorders>
          </w:tcPr>
          <w:p w14:paraId="21F6FF3D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W OP</w:t>
            </w:r>
          </w:p>
        </w:tc>
        <w:tc>
          <w:tcPr>
            <w:tcW w:w="807" w:type="pct"/>
            <w:tcBorders>
              <w:top w:val="single" w:sz="4" w:space="0" w:color="auto"/>
            </w:tcBorders>
          </w:tcPr>
          <w:p w14:paraId="1BAA8C8C" w14:textId="7676F09F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3 ± 0.01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14:paraId="78DE91FA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9 ± 0.02</w:t>
            </w:r>
          </w:p>
        </w:tc>
        <w:tc>
          <w:tcPr>
            <w:tcW w:w="749" w:type="pct"/>
            <w:tcBorders>
              <w:top w:val="single" w:sz="4" w:space="0" w:color="auto"/>
            </w:tcBorders>
          </w:tcPr>
          <w:p w14:paraId="0D9309BA" w14:textId="7DC30E55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3 ± 0.01</w:t>
            </w:r>
          </w:p>
        </w:tc>
        <w:tc>
          <w:tcPr>
            <w:tcW w:w="700" w:type="pct"/>
            <w:tcBorders>
              <w:top w:val="single" w:sz="4" w:space="0" w:color="auto"/>
            </w:tcBorders>
          </w:tcPr>
          <w:p w14:paraId="5CE8D93E" w14:textId="6B4F0638" w:rsidR="00D77BD7" w:rsidRPr="00415350" w:rsidRDefault="00D77BD7" w:rsidP="00567C8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66 ± 0.20</w:t>
            </w:r>
          </w:p>
        </w:tc>
        <w:tc>
          <w:tcPr>
            <w:tcW w:w="433" w:type="pct"/>
            <w:tcBorders>
              <w:top w:val="single" w:sz="4" w:space="0" w:color="auto"/>
            </w:tcBorders>
          </w:tcPr>
          <w:p w14:paraId="6BE313F6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28</w:t>
            </w:r>
          </w:p>
        </w:tc>
        <w:tc>
          <w:tcPr>
            <w:tcW w:w="549" w:type="pct"/>
            <w:tcBorders>
              <w:top w:val="single" w:sz="4" w:space="0" w:color="auto"/>
            </w:tcBorders>
          </w:tcPr>
          <w:p w14:paraId="0181A88D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32</w:t>
            </w:r>
          </w:p>
        </w:tc>
      </w:tr>
      <w:tr w:rsidR="00415350" w:rsidRPr="00415350" w14:paraId="1DA4D5FF" w14:textId="77777777" w:rsidTr="00D77BD7">
        <w:tc>
          <w:tcPr>
            <w:tcW w:w="392" w:type="pct"/>
            <w:vMerge/>
          </w:tcPr>
          <w:p w14:paraId="38676BF9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33" w:type="pct"/>
          </w:tcPr>
          <w:p w14:paraId="72A6004D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807" w:type="pct"/>
          </w:tcPr>
          <w:p w14:paraId="656689CC" w14:textId="32BA396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9 ± 0.01</w:t>
            </w:r>
          </w:p>
        </w:tc>
        <w:tc>
          <w:tcPr>
            <w:tcW w:w="636" w:type="pct"/>
          </w:tcPr>
          <w:p w14:paraId="29C152D1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4 ± 0.02</w:t>
            </w:r>
          </w:p>
        </w:tc>
        <w:tc>
          <w:tcPr>
            <w:tcW w:w="749" w:type="pct"/>
          </w:tcPr>
          <w:p w14:paraId="7892F17E" w14:textId="49BF1FF8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2 ± 0.01</w:t>
            </w:r>
          </w:p>
        </w:tc>
        <w:tc>
          <w:tcPr>
            <w:tcW w:w="700" w:type="pct"/>
          </w:tcPr>
          <w:p w14:paraId="3847593F" w14:textId="37F5C9E4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4 ± 0.13</w:t>
            </w:r>
          </w:p>
        </w:tc>
        <w:tc>
          <w:tcPr>
            <w:tcW w:w="433" w:type="pct"/>
          </w:tcPr>
          <w:p w14:paraId="2437A41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97</w:t>
            </w:r>
          </w:p>
        </w:tc>
        <w:tc>
          <w:tcPr>
            <w:tcW w:w="549" w:type="pct"/>
          </w:tcPr>
          <w:p w14:paraId="059E2CBF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11</w:t>
            </w:r>
          </w:p>
        </w:tc>
      </w:tr>
      <w:tr w:rsidR="00415350" w:rsidRPr="00415350" w14:paraId="46E87003" w14:textId="77777777" w:rsidTr="00D77BD7">
        <w:tc>
          <w:tcPr>
            <w:tcW w:w="392" w:type="pct"/>
            <w:vMerge/>
            <w:tcBorders>
              <w:bottom w:val="single" w:sz="4" w:space="0" w:color="auto"/>
            </w:tcBorders>
          </w:tcPr>
          <w:p w14:paraId="57B256F3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33" w:type="pct"/>
            <w:tcBorders>
              <w:bottom w:val="single" w:sz="4" w:space="0" w:color="auto"/>
            </w:tcBorders>
          </w:tcPr>
          <w:p w14:paraId="6FBE94C5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807" w:type="pct"/>
            <w:tcBorders>
              <w:bottom w:val="single" w:sz="4" w:space="0" w:color="auto"/>
            </w:tcBorders>
          </w:tcPr>
          <w:p w14:paraId="7D5E4A5D" w14:textId="02F9FF0F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7 ± 0.11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14:paraId="2557DB48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5 ± 0.03</w:t>
            </w:r>
          </w:p>
        </w:tc>
        <w:tc>
          <w:tcPr>
            <w:tcW w:w="749" w:type="pct"/>
            <w:tcBorders>
              <w:bottom w:val="single" w:sz="4" w:space="0" w:color="auto"/>
            </w:tcBorders>
          </w:tcPr>
          <w:p w14:paraId="3684189F" w14:textId="329966D8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± 0.01</w:t>
            </w:r>
          </w:p>
        </w:tc>
        <w:tc>
          <w:tcPr>
            <w:tcW w:w="700" w:type="pct"/>
            <w:tcBorders>
              <w:bottom w:val="single" w:sz="4" w:space="0" w:color="auto"/>
            </w:tcBorders>
          </w:tcPr>
          <w:p w14:paraId="04B15FD6" w14:textId="78BE4F51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4 ± 0.13</w:t>
            </w:r>
          </w:p>
        </w:tc>
        <w:tc>
          <w:tcPr>
            <w:tcW w:w="433" w:type="pct"/>
            <w:tcBorders>
              <w:bottom w:val="single" w:sz="4" w:space="0" w:color="auto"/>
            </w:tcBorders>
          </w:tcPr>
          <w:p w14:paraId="23B64094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87</w:t>
            </w:r>
          </w:p>
        </w:tc>
        <w:tc>
          <w:tcPr>
            <w:tcW w:w="549" w:type="pct"/>
            <w:tcBorders>
              <w:bottom w:val="single" w:sz="4" w:space="0" w:color="auto"/>
            </w:tcBorders>
          </w:tcPr>
          <w:p w14:paraId="21D82B36" w14:textId="77777777" w:rsidR="00D77BD7" w:rsidRPr="00415350" w:rsidRDefault="00D77BD7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83</w:t>
            </w:r>
          </w:p>
        </w:tc>
      </w:tr>
    </w:tbl>
    <w:p w14:paraId="5E1DFCED" w14:textId="0838EC00" w:rsidR="00920FD5" w:rsidRPr="00415350" w:rsidRDefault="00920FD5" w:rsidP="00567C85">
      <w:pPr>
        <w:spacing w:line="360" w:lineRule="auto"/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>a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mmol/g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±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std.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dev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 xml:space="preserve">b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(0 &lt; </w:t>
      </w:r>
      <m:oMath>
        <m:r>
          <w:rPr>
            <w:rFonts w:ascii="Cambria Math" w:hAnsi="Cambria Math"/>
            <w:lang w:val="en-US"/>
          </w:rPr>
          <m:t>α</m:t>
        </m:r>
      </m:oMath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&lt; 1);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 xml:space="preserve">c 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1/</w:t>
      </w:r>
      <w:r w:rsidRPr="00415350">
        <w:rPr>
          <w:rFonts w:ascii="Times New Roman" w:hAnsi="Times New Roman" w:cs="Times New Roman"/>
          <w:w w:val="105"/>
          <w:sz w:val="20"/>
          <w:szCs w:val="20"/>
          <w:lang w:val="en-US"/>
        </w:rPr>
        <w:t>min</w:t>
      </w:r>
      <w:r w:rsidRPr="00415350">
        <w:rPr>
          <w:rFonts w:ascii="Times New Roman" w:eastAsia="Calibri" w:hAnsi="Times New Roman" w:cs="Times New Roman"/>
          <w:kern w:val="24"/>
          <w:sz w:val="16"/>
          <w:szCs w:val="16"/>
          <w:lang w:val="en-US"/>
          <w14:ligatures w14:val="none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±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std.</w:t>
      </w:r>
      <w:r w:rsidRPr="00415350">
        <w:rPr>
          <w:rFonts w:ascii="Times New Roman" w:hAnsi="Times New Roman" w:cs="Times New Roman"/>
          <w:spacing w:val="-8"/>
          <w:w w:val="110"/>
          <w:sz w:val="20"/>
          <w:szCs w:val="20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0"/>
          <w:szCs w:val="20"/>
          <w:lang w:val="en-US"/>
        </w:rPr>
        <w:t>dev</w:t>
      </w:r>
      <w:r w:rsidRPr="00415350"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 xml:space="preserve">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vertAlign w:val="superscript"/>
          <w:lang w:val="en-US"/>
          <w14:ligatures w14:val="none"/>
        </w:rPr>
        <w:t xml:space="preserve">d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>Root Mean Square Error</w:t>
      </w:r>
      <w:r w:rsidRPr="0041535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r w:rsidRPr="00415350">
        <w:rPr>
          <w:rFonts w:ascii="Times New Roman" w:eastAsia="Calibri" w:hAnsi="Times New Roman" w:cs="Times New Roman"/>
          <w:kern w:val="24"/>
          <w:sz w:val="20"/>
          <w:szCs w:val="20"/>
          <w:lang w:val="en-US"/>
          <w14:ligatures w14:val="none"/>
        </w:rPr>
        <w:t>mmol/g.</w:t>
      </w:r>
    </w:p>
    <w:p w14:paraId="16A55124" w14:textId="77777777" w:rsidR="00925474" w:rsidRPr="00415350" w:rsidRDefault="00925474" w:rsidP="00F04808">
      <w:pPr>
        <w:spacing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</w:p>
    <w:p w14:paraId="094C5F48" w14:textId="4E2EE574" w:rsidR="007E2C63" w:rsidRPr="00415350" w:rsidRDefault="006441A8" w:rsidP="007E2C63">
      <w:pPr>
        <w:rPr>
          <w:rFonts w:ascii="Times New Roman" w:hAnsi="Times New Roman" w:cs="Times New Roman"/>
          <w:lang w:val="en-US"/>
        </w:rPr>
      </w:pPr>
      <w:r w:rsidRPr="00415350">
        <w:rPr>
          <w:rFonts w:ascii="Times New Roman" w:hAnsi="Times New Roman" w:cs="Times New Roman"/>
          <w:b/>
          <w:bCs/>
          <w:lang w:val="en-US"/>
        </w:rPr>
        <w:t>Table S</w:t>
      </w:r>
      <w:r w:rsidR="00FD06AC" w:rsidRPr="00415350">
        <w:rPr>
          <w:rFonts w:ascii="Times New Roman" w:hAnsi="Times New Roman" w:cs="Times New Roman"/>
          <w:b/>
          <w:bCs/>
          <w:lang w:val="en-US"/>
        </w:rPr>
        <w:t>5</w:t>
      </w:r>
      <w:r w:rsidRPr="00415350">
        <w:rPr>
          <w:rFonts w:ascii="Times New Roman" w:hAnsi="Times New Roman" w:cs="Times New Roman"/>
          <w:lang w:val="en-US"/>
        </w:rPr>
        <w:t>. Parameters of the Boyd’s model for the systems under analysis.</w:t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10"/>
        <w:gridCol w:w="1440"/>
        <w:gridCol w:w="1440"/>
        <w:gridCol w:w="1440"/>
        <w:gridCol w:w="1440"/>
      </w:tblGrid>
      <w:tr w:rsidR="00415350" w:rsidRPr="00415350" w14:paraId="0A053BAC" w14:textId="77777777" w:rsidTr="00B64341">
        <w:tc>
          <w:tcPr>
            <w:tcW w:w="1610" w:type="dxa"/>
            <w:tcBorders>
              <w:top w:val="single" w:sz="4" w:space="0" w:color="auto"/>
              <w:bottom w:val="single" w:sz="4" w:space="0" w:color="auto"/>
            </w:tcBorders>
          </w:tcPr>
          <w:p w14:paraId="51F01529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 xml:space="preserve">Adsorbent 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0268B518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Metal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05F7FC1D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Slope (min⁻¹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158FA654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Intercept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2EC9B0E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R²</w:t>
            </w:r>
          </w:p>
        </w:tc>
      </w:tr>
      <w:tr w:rsidR="00415350" w:rsidRPr="00415350" w14:paraId="1B1D0DF9" w14:textId="77777777" w:rsidTr="00B64341">
        <w:tc>
          <w:tcPr>
            <w:tcW w:w="1610" w:type="dxa"/>
            <w:tcBorders>
              <w:top w:val="single" w:sz="4" w:space="0" w:color="auto"/>
            </w:tcBorders>
          </w:tcPr>
          <w:p w14:paraId="05CEED89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OP RAW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6E7B4F26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0B984F5B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12±0.002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6D2914EC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885±0.08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5C148AC8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8556</w:t>
            </w:r>
          </w:p>
        </w:tc>
      </w:tr>
      <w:tr w:rsidR="00415350" w:rsidRPr="00415350" w14:paraId="09D84D51" w14:textId="77777777" w:rsidTr="00B64341">
        <w:tc>
          <w:tcPr>
            <w:tcW w:w="1610" w:type="dxa"/>
          </w:tcPr>
          <w:p w14:paraId="44ADD1D6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OP RAW</w:t>
            </w:r>
          </w:p>
        </w:tc>
        <w:tc>
          <w:tcPr>
            <w:tcW w:w="1440" w:type="dxa"/>
          </w:tcPr>
          <w:p w14:paraId="5B57EA6A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1440" w:type="dxa"/>
          </w:tcPr>
          <w:p w14:paraId="56C8BF05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2±0.001</w:t>
            </w:r>
          </w:p>
        </w:tc>
        <w:tc>
          <w:tcPr>
            <w:tcW w:w="1440" w:type="dxa"/>
          </w:tcPr>
          <w:p w14:paraId="6E550CD6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389±0.04</w:t>
            </w:r>
          </w:p>
        </w:tc>
        <w:tc>
          <w:tcPr>
            <w:tcW w:w="1440" w:type="dxa"/>
          </w:tcPr>
          <w:p w14:paraId="4FDA6EC5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3912</w:t>
            </w:r>
          </w:p>
        </w:tc>
      </w:tr>
      <w:tr w:rsidR="00415350" w:rsidRPr="00415350" w14:paraId="3D114705" w14:textId="77777777" w:rsidTr="00B64341">
        <w:tc>
          <w:tcPr>
            <w:tcW w:w="1610" w:type="dxa"/>
          </w:tcPr>
          <w:p w14:paraId="4A1AD66C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440" w:type="dxa"/>
          </w:tcPr>
          <w:p w14:paraId="02A0B758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1440" w:type="dxa"/>
          </w:tcPr>
          <w:p w14:paraId="6AA650BB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3±0.001</w:t>
            </w:r>
          </w:p>
        </w:tc>
        <w:tc>
          <w:tcPr>
            <w:tcW w:w="1440" w:type="dxa"/>
          </w:tcPr>
          <w:p w14:paraId="097404C2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76±0.03</w:t>
            </w:r>
          </w:p>
        </w:tc>
        <w:tc>
          <w:tcPr>
            <w:tcW w:w="1440" w:type="dxa"/>
          </w:tcPr>
          <w:p w14:paraId="42E74365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7467</w:t>
            </w:r>
          </w:p>
        </w:tc>
      </w:tr>
      <w:tr w:rsidR="00415350" w:rsidRPr="00415350" w14:paraId="318156BC" w14:textId="77777777" w:rsidTr="00B64341">
        <w:tc>
          <w:tcPr>
            <w:tcW w:w="1610" w:type="dxa"/>
          </w:tcPr>
          <w:p w14:paraId="5ADE4FAD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440" w:type="dxa"/>
          </w:tcPr>
          <w:p w14:paraId="1DA376EB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1440" w:type="dxa"/>
          </w:tcPr>
          <w:p w14:paraId="2315CB66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9±0.003</w:t>
            </w:r>
          </w:p>
        </w:tc>
        <w:tc>
          <w:tcPr>
            <w:tcW w:w="1440" w:type="dxa"/>
          </w:tcPr>
          <w:p w14:paraId="1628BA1C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08±0.02</w:t>
            </w:r>
          </w:p>
        </w:tc>
        <w:tc>
          <w:tcPr>
            <w:tcW w:w="1440" w:type="dxa"/>
          </w:tcPr>
          <w:p w14:paraId="33788489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3968</w:t>
            </w:r>
          </w:p>
        </w:tc>
      </w:tr>
      <w:tr w:rsidR="00415350" w:rsidRPr="00415350" w14:paraId="174666CD" w14:textId="77777777" w:rsidTr="00B64341">
        <w:tc>
          <w:tcPr>
            <w:tcW w:w="1610" w:type="dxa"/>
          </w:tcPr>
          <w:p w14:paraId="49E93167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440" w:type="dxa"/>
          </w:tcPr>
          <w:p w14:paraId="121924B9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1440" w:type="dxa"/>
          </w:tcPr>
          <w:p w14:paraId="69A27AB0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5±0.001</w:t>
            </w:r>
          </w:p>
        </w:tc>
        <w:tc>
          <w:tcPr>
            <w:tcW w:w="1440" w:type="dxa"/>
          </w:tcPr>
          <w:p w14:paraId="19499598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53±0.051</w:t>
            </w:r>
          </w:p>
        </w:tc>
        <w:tc>
          <w:tcPr>
            <w:tcW w:w="1440" w:type="dxa"/>
          </w:tcPr>
          <w:p w14:paraId="36FCB206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6156</w:t>
            </w:r>
          </w:p>
        </w:tc>
      </w:tr>
      <w:tr w:rsidR="00415350" w:rsidRPr="00415350" w14:paraId="4A652887" w14:textId="77777777" w:rsidTr="00B64341">
        <w:tc>
          <w:tcPr>
            <w:tcW w:w="1610" w:type="dxa"/>
          </w:tcPr>
          <w:p w14:paraId="02E2790E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440" w:type="dxa"/>
          </w:tcPr>
          <w:p w14:paraId="454AB280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1440" w:type="dxa"/>
          </w:tcPr>
          <w:p w14:paraId="5DAEBCFB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7±0.001</w:t>
            </w:r>
          </w:p>
        </w:tc>
        <w:tc>
          <w:tcPr>
            <w:tcW w:w="1440" w:type="dxa"/>
          </w:tcPr>
          <w:p w14:paraId="1394C9EB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32±0.06</w:t>
            </w:r>
          </w:p>
        </w:tc>
        <w:tc>
          <w:tcPr>
            <w:tcW w:w="1440" w:type="dxa"/>
          </w:tcPr>
          <w:p w14:paraId="4E1302F4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7882</w:t>
            </w:r>
          </w:p>
        </w:tc>
      </w:tr>
      <w:tr w:rsidR="00415350" w:rsidRPr="00415350" w14:paraId="0B9F109A" w14:textId="77777777" w:rsidTr="00B64341">
        <w:tc>
          <w:tcPr>
            <w:tcW w:w="1610" w:type="dxa"/>
            <w:tcBorders>
              <w:bottom w:val="single" w:sz="4" w:space="0" w:color="auto"/>
            </w:tcBorders>
          </w:tcPr>
          <w:p w14:paraId="25D08D60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4CCC568B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La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5620F4F3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10±0.001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4962020B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187±0.09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4FF52BD3" w14:textId="77777777" w:rsidR="007E2C63" w:rsidRPr="00415350" w:rsidRDefault="007E2C63" w:rsidP="00B64341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7894</w:t>
            </w:r>
          </w:p>
        </w:tc>
      </w:tr>
    </w:tbl>
    <w:p w14:paraId="704C9A57" w14:textId="77777777" w:rsidR="007E2C63" w:rsidRPr="00415350" w:rsidRDefault="007E2C63" w:rsidP="007E2C63">
      <w:pPr>
        <w:rPr>
          <w:rFonts w:ascii="Times New Roman" w:hAnsi="Times New Roman" w:cs="Times New Roman"/>
          <w:lang w:val="en-US"/>
        </w:rPr>
      </w:pPr>
      <w:r w:rsidRPr="00415350">
        <w:rPr>
          <w:rFonts w:ascii="Times New Roman" w:hAnsi="Times New Roman" w:cs="Times New Roman"/>
          <w:lang w:val="en-US"/>
        </w:rPr>
        <w:t>± std. dev</w:t>
      </w:r>
    </w:p>
    <w:p w14:paraId="45C9F6DD" w14:textId="77777777" w:rsidR="007E2C63" w:rsidRPr="00415350" w:rsidRDefault="007E2C63" w:rsidP="007E2C63">
      <w:pPr>
        <w:rPr>
          <w:rFonts w:ascii="Times New Roman" w:hAnsi="Times New Roman" w:cs="Times New Roman"/>
          <w:lang w:val="en-US"/>
        </w:rPr>
      </w:pPr>
    </w:p>
    <w:p w14:paraId="75180C29" w14:textId="4DDB75FA" w:rsidR="00C81662" w:rsidRPr="00415350" w:rsidRDefault="00C81662" w:rsidP="00C8166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 S</w:t>
      </w:r>
      <w:r w:rsidR="00FD06AC"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6</w:t>
      </w:r>
      <w:r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 xml:space="preserve"> Freundlich</w:t>
      </w:r>
      <w:r w:rsidRPr="00415350">
        <w:rPr>
          <w:rFonts w:ascii="Times New Roman" w:hAnsi="Times New Roman" w:cs="Times New Roman"/>
          <w:spacing w:val="8"/>
          <w:w w:val="110"/>
          <w:sz w:val="24"/>
          <w:szCs w:val="24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>isotherm</w:t>
      </w:r>
      <w:r w:rsidRPr="00415350">
        <w:rPr>
          <w:rFonts w:ascii="Times New Roman" w:hAnsi="Times New Roman" w:cs="Times New Roman"/>
          <w:spacing w:val="8"/>
          <w:w w:val="110"/>
          <w:sz w:val="24"/>
          <w:szCs w:val="24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>parameters</w:t>
      </w:r>
      <w:r w:rsidRPr="00415350">
        <w:rPr>
          <w:rFonts w:ascii="Times New Roman" w:hAnsi="Times New Roman" w:cs="Times New Roman"/>
          <w:spacing w:val="8"/>
          <w:w w:val="110"/>
          <w:sz w:val="24"/>
          <w:szCs w:val="24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>for</w:t>
      </w:r>
      <w:r w:rsidRPr="00415350">
        <w:rPr>
          <w:rFonts w:ascii="Times New Roman" w:hAnsi="Times New Roman" w:cs="Times New Roman"/>
          <w:spacing w:val="8"/>
          <w:w w:val="110"/>
          <w:sz w:val="24"/>
          <w:szCs w:val="24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>the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Nd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+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Dy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+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and La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+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ions from aqueous solutions 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>adsorption</w:t>
      </w:r>
      <w:r w:rsidRPr="00415350">
        <w:rPr>
          <w:rFonts w:ascii="Times New Roman" w:hAnsi="Times New Roman" w:cs="Times New Roman"/>
          <w:spacing w:val="8"/>
          <w:w w:val="110"/>
          <w:sz w:val="24"/>
          <w:szCs w:val="24"/>
          <w:lang w:val="en-US"/>
        </w:rPr>
        <w:t xml:space="preserve"> 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>onto RAW OP, G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P H</w:t>
      </w:r>
      <w:r w:rsidRPr="004153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O and</w:t>
      </w:r>
      <w:r w:rsidRPr="00415350">
        <w:rPr>
          <w:rFonts w:ascii="Times New Roman" w:hAnsi="Times New Roman" w:cs="Times New Roman"/>
          <w:w w:val="110"/>
          <w:sz w:val="24"/>
          <w:szCs w:val="24"/>
          <w:lang w:val="en-US"/>
        </w:rPr>
        <w:t xml:space="preserve">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BP H</w:t>
      </w:r>
      <w:r w:rsidRPr="004153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415350">
        <w:rPr>
          <w:rFonts w:ascii="Times New Roman" w:hAnsi="Times New Roman" w:cs="Times New Roman"/>
          <w:spacing w:val="7"/>
          <w:w w:val="110"/>
          <w:sz w:val="24"/>
          <w:szCs w:val="24"/>
          <w:lang w:val="en-US"/>
        </w:rPr>
        <w:t xml:space="preserve"> at t = 25°C, pH</w:t>
      </w:r>
      <w:r w:rsidRPr="004153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</w:t>
      </w:r>
      <w:r w:rsidRPr="00415350">
        <w:rPr>
          <w:rFonts w:ascii="Times New Roman" w:hAnsi="Times New Roman" w:cs="Times New Roman"/>
          <w:spacing w:val="7"/>
          <w:w w:val="110"/>
          <w:sz w:val="24"/>
          <w:szCs w:val="24"/>
          <w:lang w:val="en-US"/>
        </w:rPr>
        <w:t xml:space="preserve"> = 3.0 to 5.0, low ionic strength (absence of ionic medium) and in NaNO</w:t>
      </w:r>
      <w:r w:rsidRPr="00415350">
        <w:rPr>
          <w:rFonts w:ascii="Times New Roman" w:hAnsi="Times New Roman" w:cs="Times New Roman"/>
          <w:spacing w:val="7"/>
          <w:w w:val="110"/>
          <w:sz w:val="24"/>
          <w:szCs w:val="24"/>
          <w:vertAlign w:val="subscript"/>
          <w:lang w:val="en-US"/>
        </w:rPr>
        <w:t>3</w:t>
      </w:r>
      <w:r w:rsidRPr="00415350">
        <w:rPr>
          <w:rFonts w:ascii="Times New Roman" w:hAnsi="Times New Roman" w:cs="Times New Roman"/>
          <w:spacing w:val="7"/>
          <w:w w:val="110"/>
          <w:sz w:val="24"/>
          <w:szCs w:val="24"/>
          <w:lang w:val="en-US"/>
        </w:rPr>
        <w:t xml:space="preserve"> 0.10 mol/dm</w:t>
      </w:r>
      <w:r w:rsidRPr="00415350">
        <w:rPr>
          <w:rFonts w:ascii="Times New Roman" w:hAnsi="Times New Roman" w:cs="Times New Roman"/>
          <w:spacing w:val="7"/>
          <w:w w:val="110"/>
          <w:sz w:val="24"/>
          <w:szCs w:val="24"/>
          <w:vertAlign w:val="superscript"/>
          <w:lang w:val="en-US"/>
        </w:rPr>
        <w:t>3</w:t>
      </w:r>
      <w:r w:rsidRPr="00415350">
        <w:rPr>
          <w:rFonts w:ascii="Times New Roman" w:hAnsi="Times New Roman" w:cs="Times New Roman"/>
          <w:spacing w:val="7"/>
          <w:w w:val="110"/>
          <w:sz w:val="24"/>
          <w:szCs w:val="24"/>
          <w:lang w:val="en-US"/>
        </w:rPr>
        <w:t>.</w:t>
      </w:r>
    </w:p>
    <w:tbl>
      <w:tblPr>
        <w:tblW w:w="8678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4"/>
        <w:gridCol w:w="1377"/>
        <w:gridCol w:w="747"/>
        <w:gridCol w:w="985"/>
        <w:gridCol w:w="1535"/>
        <w:gridCol w:w="1222"/>
        <w:gridCol w:w="1061"/>
        <w:gridCol w:w="1047"/>
      </w:tblGrid>
      <w:tr w:rsidR="00415350" w:rsidRPr="00415350" w14:paraId="44F78B3A" w14:textId="77777777" w:rsidTr="00B64341">
        <w:trPr>
          <w:trHeight w:val="300"/>
        </w:trPr>
        <w:tc>
          <w:tcPr>
            <w:tcW w:w="7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6976BD1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M</w:t>
            </w:r>
            <w:r w:rsidRPr="0041535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A10128E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Adsorbent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5A4C56E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pH</w:t>
            </w:r>
            <w:r w:rsidRPr="00415350">
              <w:rPr>
                <w:rFonts w:ascii="Times New Roman" w:hAnsi="Times New Roman" w:cs="Times New Roman"/>
                <w:b/>
                <w:bCs/>
                <w:vertAlign w:val="subscript"/>
                <w:lang w:val="en-US"/>
              </w:rPr>
              <w:t>i</w:t>
            </w:r>
            <w:r w:rsidRPr="0041535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>a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D36B96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pH</w:t>
            </w:r>
            <w:r w:rsidRPr="00415350">
              <w:rPr>
                <w:rFonts w:ascii="Times New Roman" w:hAnsi="Times New Roman" w:cs="Times New Roman"/>
                <w:b/>
                <w:bCs/>
                <w:vertAlign w:val="subscript"/>
                <w:lang w:val="en-US"/>
              </w:rPr>
              <w:t>e</w:t>
            </w:r>
            <w:r w:rsidRPr="0041535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>b</w:t>
            </w: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7732684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i/>
                <w:iCs/>
                <w:lang w:val="en-US"/>
              </w:rPr>
              <w:t>K</w:t>
            </w:r>
            <w:r w:rsidRPr="00415350">
              <w:rPr>
                <w:rFonts w:ascii="Times New Roman" w:hAnsi="Times New Roman" w:cs="Times New Roman"/>
                <w:b/>
                <w:bCs/>
                <w:vertAlign w:val="subscript"/>
                <w:lang w:val="en-US"/>
              </w:rPr>
              <w:t>F</w:t>
            </w:r>
            <w:r w:rsidRPr="0041535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>c</w:t>
            </w:r>
          </w:p>
        </w:tc>
        <w:tc>
          <w:tcPr>
            <w:tcW w:w="12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799731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n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4E10ABA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R</w:t>
            </w:r>
            <w:r w:rsidRPr="0041535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>2</w:t>
            </w:r>
          </w:p>
        </w:tc>
        <w:tc>
          <w:tcPr>
            <w:tcW w:w="1047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hideMark/>
          </w:tcPr>
          <w:p w14:paraId="5865659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b/>
                <w:bCs/>
                <w:lang w:val="en-US"/>
              </w:rPr>
              <w:t>RMSE</w:t>
            </w:r>
            <w:r w:rsidRPr="0041535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>d</w:t>
            </w:r>
          </w:p>
        </w:tc>
      </w:tr>
      <w:tr w:rsidR="00415350" w:rsidRPr="00415350" w14:paraId="7C99BCE2" w14:textId="77777777" w:rsidTr="00B64341">
        <w:trPr>
          <w:trHeight w:val="300"/>
        </w:trPr>
        <w:tc>
          <w:tcPr>
            <w:tcW w:w="70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7A51871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3A7A83A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RAW OP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ED989B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3043C7C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.1</w:t>
            </w: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4915A82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2 ± 0.02</w:t>
            </w:r>
          </w:p>
        </w:tc>
        <w:tc>
          <w:tcPr>
            <w:tcW w:w="122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749F190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1 ± 0.9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AC4EDF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625</w:t>
            </w:r>
          </w:p>
        </w:tc>
        <w:tc>
          <w:tcPr>
            <w:tcW w:w="1047" w:type="dxa"/>
            <w:tcBorders>
              <w:top w:val="single" w:sz="6" w:space="0" w:color="auto"/>
              <w:left w:val="nil"/>
              <w:bottom w:val="nil"/>
              <w:right w:val="nil"/>
            </w:tcBorders>
            <w:hideMark/>
          </w:tcPr>
          <w:p w14:paraId="6FE9EF9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107</w:t>
            </w:r>
          </w:p>
        </w:tc>
      </w:tr>
      <w:tr w:rsidR="00415350" w:rsidRPr="00415350" w14:paraId="1173B031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0F0377E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8DAD53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3F06BE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4F28CB4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.0</w:t>
            </w: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0C9B9A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2 ± 0.02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6BA1DFD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2.5 ± 0.3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1D51D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76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D9AAA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62</w:t>
            </w:r>
          </w:p>
        </w:tc>
      </w:tr>
      <w:tr w:rsidR="00415350" w:rsidRPr="00415350" w14:paraId="44F7C4AD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3B0924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DA6C8A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82C86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4E917F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4</w:t>
            </w: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30A7EE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53 ± 0.05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A7136D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2 ± 0.5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A11EC2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52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25AA0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249</w:t>
            </w:r>
          </w:p>
        </w:tc>
      </w:tr>
      <w:tr w:rsidR="00415350" w:rsidRPr="00415350" w14:paraId="1F24C3F0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040F24B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69C121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C6EFD7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 xml:space="preserve">5.0 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e</w:t>
            </w:r>
          </w:p>
        </w:tc>
        <w:tc>
          <w:tcPr>
            <w:tcW w:w="98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8FE4A12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6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E6C62D8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32 ± 0.02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F18A4D3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2.2 ± 0.2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F7820E0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749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E91EC58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75</w:t>
            </w:r>
          </w:p>
        </w:tc>
      </w:tr>
      <w:tr w:rsidR="00415350" w:rsidRPr="00415350" w14:paraId="2A33DB04" w14:textId="77777777" w:rsidTr="00B64341">
        <w:trPr>
          <w:trHeight w:val="300"/>
        </w:trPr>
        <w:tc>
          <w:tcPr>
            <w:tcW w:w="7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7D8B1A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La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4E5822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797FB94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C9B0D78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6</w:t>
            </w: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6090FB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49 ± 0.05</w:t>
            </w:r>
          </w:p>
        </w:tc>
        <w:tc>
          <w:tcPr>
            <w:tcW w:w="122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A6C59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5 ± 0.5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F7654E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441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F662A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279</w:t>
            </w:r>
          </w:p>
        </w:tc>
      </w:tr>
      <w:tr w:rsidR="00415350" w:rsidRPr="00415350" w14:paraId="734E0047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65F867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F759FD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441F3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 xml:space="preserve">5.0 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e</w:t>
            </w:r>
          </w:p>
        </w:tc>
        <w:tc>
          <w:tcPr>
            <w:tcW w:w="9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6D844C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4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794E38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7 ± 0.03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BAA8C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4 ± 0.8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EA1D2E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384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6E58B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167</w:t>
            </w:r>
          </w:p>
        </w:tc>
      </w:tr>
      <w:tr w:rsidR="00415350" w:rsidRPr="00415350" w14:paraId="388F72EC" w14:textId="77777777" w:rsidTr="00B64341">
        <w:trPr>
          <w:trHeight w:val="300"/>
        </w:trPr>
        <w:tc>
          <w:tcPr>
            <w:tcW w:w="70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26D8C8C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FB587F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RAW OP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22CDB0D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DDC6BE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.1</w:t>
            </w: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C2418CB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1 ± 0.02</w:t>
            </w:r>
          </w:p>
        </w:tc>
        <w:tc>
          <w:tcPr>
            <w:tcW w:w="122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D7ED1A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.7 ± 0.8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AFD19F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641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90965B4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84</w:t>
            </w:r>
          </w:p>
        </w:tc>
      </w:tr>
      <w:tr w:rsidR="00415350" w:rsidRPr="00415350" w14:paraId="14E7FB9A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389AFA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9E617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G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0D8A10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76695F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.0</w:t>
            </w: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B5337D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6 ± 0.04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84EAF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2.3 ± 0.4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362A0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217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2F6E62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108</w:t>
            </w:r>
          </w:p>
        </w:tc>
      </w:tr>
      <w:tr w:rsidR="00415350" w:rsidRPr="00415350" w14:paraId="1A38879B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2ABF47A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9CEA24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340283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514670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2</w:t>
            </w: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6081147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59 ± 0.05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E8B9B6C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2.4 ± 0.3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CD654C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668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7F2844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216</w:t>
            </w:r>
          </w:p>
        </w:tc>
      </w:tr>
      <w:tr w:rsidR="00415350" w:rsidRPr="00415350" w14:paraId="4D3FA481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5B7030E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8FCD6F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6CFF2B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 xml:space="preserve">5.0 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e</w:t>
            </w:r>
          </w:p>
        </w:tc>
        <w:tc>
          <w:tcPr>
            <w:tcW w:w="98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29F0B4F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4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A818B6C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3 ± 0.03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6CE9123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1 ± 0.8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DA2E2EE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215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CE8779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159</w:t>
            </w:r>
          </w:p>
        </w:tc>
      </w:tr>
      <w:tr w:rsidR="00415350" w:rsidRPr="00415350" w14:paraId="429AF949" w14:textId="77777777" w:rsidTr="00B64341">
        <w:trPr>
          <w:trHeight w:val="300"/>
        </w:trPr>
        <w:tc>
          <w:tcPr>
            <w:tcW w:w="7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96D6DC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lastRenderedPageBreak/>
              <w:t> 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BD824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3B94CB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.0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C7EFAA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3</w:t>
            </w: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41FDE8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41 ± 0.05</w:t>
            </w:r>
          </w:p>
        </w:tc>
        <w:tc>
          <w:tcPr>
            <w:tcW w:w="122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B6B37B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5 ± 1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103572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293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DF465B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223</w:t>
            </w:r>
          </w:p>
        </w:tc>
      </w:tr>
      <w:tr w:rsidR="00415350" w:rsidRPr="00415350" w14:paraId="0E76F243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E5A3265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54C3477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785A907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4.0</w:t>
            </w:r>
          </w:p>
        </w:tc>
        <w:tc>
          <w:tcPr>
            <w:tcW w:w="98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DB22552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6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64E81F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36 ± 0.05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CDCF65D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6 ± 1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3E41D83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8766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14CE84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296</w:t>
            </w:r>
          </w:p>
        </w:tc>
      </w:tr>
      <w:tr w:rsidR="00415350" w:rsidRPr="00415350" w14:paraId="0053CBA6" w14:textId="77777777" w:rsidTr="00B64341">
        <w:trPr>
          <w:trHeight w:val="300"/>
        </w:trPr>
        <w:tc>
          <w:tcPr>
            <w:tcW w:w="7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38B65B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Nd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B87583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80DBC2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0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7B920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2.9</w:t>
            </w: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9D9CE9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7 ± 0.02</w:t>
            </w:r>
          </w:p>
        </w:tc>
        <w:tc>
          <w:tcPr>
            <w:tcW w:w="122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F998157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9 ± 3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03D99F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948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C07BA1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65</w:t>
            </w:r>
          </w:p>
        </w:tc>
      </w:tr>
      <w:tr w:rsidR="00415350" w:rsidRPr="00415350" w14:paraId="0C46B7E3" w14:textId="77777777" w:rsidTr="00B64341">
        <w:trPr>
          <w:trHeight w:val="300"/>
        </w:trPr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B85208" w14:textId="77777777" w:rsidR="00C81662" w:rsidRPr="00415350" w:rsidRDefault="00C81662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Dy</w:t>
            </w:r>
            <w:r w:rsidRPr="00415350">
              <w:rPr>
                <w:rFonts w:ascii="Times New Roman" w:hAnsi="Times New Roman" w:cs="Times New Roman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13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2FD5A0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P H</w:t>
            </w:r>
            <w:r w:rsidRPr="00415350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lang w:val="en-US"/>
              </w:rPr>
              <w:t>O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231F63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3.0</w:t>
            </w:r>
          </w:p>
        </w:tc>
        <w:tc>
          <w:tcPr>
            <w:tcW w:w="9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77DEA6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2.9</w:t>
            </w: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A55D4C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21 ± 0.01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F90208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13 ± 2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CFA315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9884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B01C9D" w14:textId="77777777" w:rsidR="00C81662" w:rsidRPr="00415350" w:rsidRDefault="00C81662" w:rsidP="00B6434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0.0068</w:t>
            </w:r>
          </w:p>
        </w:tc>
      </w:tr>
    </w:tbl>
    <w:p w14:paraId="100934E4" w14:textId="77777777" w:rsidR="00C81662" w:rsidRPr="00415350" w:rsidRDefault="00C81662" w:rsidP="00C81662">
      <w:pPr>
        <w:rPr>
          <w:rFonts w:ascii="Times New Roman" w:hAnsi="Times New Roman" w:cs="Times New Roman"/>
          <w:lang w:val="en-US"/>
        </w:rPr>
      </w:pPr>
      <w:r w:rsidRPr="00415350">
        <w:rPr>
          <w:rFonts w:ascii="Times New Roman" w:hAnsi="Times New Roman" w:cs="Times New Roman"/>
          <w:vertAlign w:val="superscript"/>
          <w:lang w:val="en-US"/>
        </w:rPr>
        <w:t>a</w:t>
      </w:r>
      <w:r w:rsidRPr="00415350">
        <w:rPr>
          <w:rFonts w:ascii="Times New Roman" w:hAnsi="Times New Roman" w:cs="Times New Roman"/>
          <w:lang w:val="en-US"/>
        </w:rPr>
        <w:t xml:space="preserve"> initial pH value of REE ions solutions; </w:t>
      </w:r>
      <w:r w:rsidRPr="00415350">
        <w:rPr>
          <w:rFonts w:ascii="Times New Roman" w:hAnsi="Times New Roman" w:cs="Times New Roman"/>
          <w:vertAlign w:val="superscript"/>
          <w:lang w:val="en-US"/>
        </w:rPr>
        <w:t xml:space="preserve">b </w:t>
      </w:r>
      <w:r w:rsidRPr="00415350">
        <w:rPr>
          <w:rFonts w:ascii="Times New Roman" w:hAnsi="Times New Roman" w:cs="Times New Roman"/>
          <w:lang w:val="en-US"/>
        </w:rPr>
        <w:t xml:space="preserve">mean pH value at adsorption equilibrium; </w:t>
      </w:r>
      <w:r w:rsidRPr="00415350">
        <w:rPr>
          <w:rFonts w:ascii="Times New Roman" w:hAnsi="Times New Roman" w:cs="Times New Roman"/>
          <w:vertAlign w:val="superscript"/>
          <w:lang w:val="en-US"/>
        </w:rPr>
        <w:t xml:space="preserve">c </w:t>
      </w:r>
      <w:r w:rsidRPr="00415350">
        <w:rPr>
          <w:rFonts w:ascii="Times New Roman" w:hAnsi="Times New Roman" w:cs="Times New Roman"/>
          <w:lang w:val="en-US"/>
        </w:rPr>
        <w:t>mmol/g (dm</w:t>
      </w:r>
      <w:r w:rsidRPr="00415350">
        <w:rPr>
          <w:rFonts w:ascii="Times New Roman" w:hAnsi="Times New Roman" w:cs="Times New Roman"/>
          <w:vertAlign w:val="superscript"/>
          <w:lang w:val="en-US"/>
        </w:rPr>
        <w:t>3</w:t>
      </w:r>
      <w:r w:rsidRPr="00415350">
        <w:rPr>
          <w:rFonts w:ascii="Times New Roman" w:hAnsi="Times New Roman" w:cs="Times New Roman"/>
          <w:lang w:val="en-US"/>
        </w:rPr>
        <w:t>/mmol)</w:t>
      </w:r>
      <w:r w:rsidRPr="00415350">
        <w:rPr>
          <w:rFonts w:ascii="Times New Roman" w:hAnsi="Times New Roman" w:cs="Times New Roman"/>
          <w:vertAlign w:val="superscript"/>
          <w:lang w:val="en-US"/>
        </w:rPr>
        <w:t>1/n</w:t>
      </w:r>
      <w:r w:rsidRPr="00415350"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415350">
        <w:rPr>
          <w:rFonts w:ascii="Times New Roman" w:hAnsi="Times New Roman" w:cs="Times New Roman"/>
          <w:lang w:val="en-US"/>
        </w:rPr>
        <w:t xml:space="preserve">± std. dev.; </w:t>
      </w:r>
      <w:r w:rsidRPr="00415350">
        <w:rPr>
          <w:rFonts w:ascii="Times New Roman" w:hAnsi="Times New Roman" w:cs="Times New Roman"/>
          <w:vertAlign w:val="superscript"/>
          <w:lang w:val="en-US"/>
        </w:rPr>
        <w:t xml:space="preserve">d </w:t>
      </w:r>
      <w:r w:rsidRPr="00415350">
        <w:rPr>
          <w:rFonts w:ascii="Times New Roman" w:hAnsi="Times New Roman" w:cs="Times New Roman"/>
          <w:lang w:val="en-US"/>
        </w:rPr>
        <w:t xml:space="preserve">Root Mean Square Error; </w:t>
      </w:r>
      <w:r w:rsidRPr="00415350">
        <w:rPr>
          <w:rFonts w:ascii="Times New Roman" w:hAnsi="Times New Roman" w:cs="Times New Roman"/>
          <w:vertAlign w:val="superscript"/>
          <w:lang w:val="en-US"/>
        </w:rPr>
        <w:t xml:space="preserve">e </w:t>
      </w:r>
      <w:r w:rsidRPr="00415350">
        <w:rPr>
          <w:rFonts w:ascii="Times New Roman" w:hAnsi="Times New Roman" w:cs="Times New Roman"/>
          <w:lang w:val="en-US"/>
        </w:rPr>
        <w:t>adsorption isotherm carried out in NaNO</w:t>
      </w:r>
      <w:r w:rsidRPr="00415350">
        <w:rPr>
          <w:rFonts w:ascii="Times New Roman" w:hAnsi="Times New Roman" w:cs="Times New Roman"/>
          <w:vertAlign w:val="subscript"/>
          <w:lang w:val="en-US"/>
        </w:rPr>
        <w:t>3</w:t>
      </w:r>
      <w:r w:rsidRPr="00415350">
        <w:rPr>
          <w:rFonts w:ascii="Times New Roman" w:hAnsi="Times New Roman" w:cs="Times New Roman"/>
          <w:lang w:val="en-US"/>
        </w:rPr>
        <w:t xml:space="preserve"> 0.10 mol/dm</w:t>
      </w:r>
      <w:r w:rsidRPr="00415350">
        <w:rPr>
          <w:rFonts w:ascii="Times New Roman" w:hAnsi="Times New Roman" w:cs="Times New Roman"/>
          <w:vertAlign w:val="superscript"/>
          <w:lang w:val="en-US"/>
        </w:rPr>
        <w:t>3</w:t>
      </w:r>
      <w:r w:rsidRPr="00415350">
        <w:rPr>
          <w:rFonts w:ascii="Times New Roman" w:hAnsi="Times New Roman" w:cs="Times New Roman"/>
          <w:lang w:val="en-US"/>
        </w:rPr>
        <w:t>. </w:t>
      </w:r>
    </w:p>
    <w:p w14:paraId="621CC693" w14:textId="77777777" w:rsidR="00C81662" w:rsidRPr="00415350" w:rsidRDefault="00C81662" w:rsidP="007E2C63">
      <w:pPr>
        <w:rPr>
          <w:rFonts w:ascii="Times New Roman" w:hAnsi="Times New Roman" w:cs="Times New Roman"/>
          <w:lang w:val="en-US"/>
        </w:rPr>
      </w:pPr>
    </w:p>
    <w:p w14:paraId="639C9522" w14:textId="674A8310" w:rsidR="00925474" w:rsidRPr="00415350" w:rsidRDefault="00925474" w:rsidP="00F04808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Table S</w:t>
      </w:r>
      <w:r w:rsidR="00FD06AC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7</w:t>
      </w:r>
      <w:r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.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EA of producing 1 kg of Bergamot Pomace H</w:t>
      </w:r>
      <w:r w:rsidRPr="0041535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O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5275"/>
        <w:gridCol w:w="933"/>
        <w:gridCol w:w="933"/>
        <w:gridCol w:w="784"/>
        <w:gridCol w:w="784"/>
        <w:gridCol w:w="921"/>
      </w:tblGrid>
      <w:tr w:rsidR="00415350" w:rsidRPr="00415350" w14:paraId="30C73DD3" w14:textId="77777777" w:rsidTr="00925474">
        <w:trPr>
          <w:trHeight w:val="285"/>
        </w:trPr>
        <w:tc>
          <w:tcPr>
            <w:tcW w:w="527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1B653D49" w14:textId="77777777" w:rsidR="00925474" w:rsidRPr="00415350" w:rsidRDefault="00925474" w:rsidP="00B64341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Material and cost input</w:t>
            </w:r>
          </w:p>
        </w:tc>
        <w:tc>
          <w:tcPr>
            <w:tcW w:w="93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15ECD6D0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B1</w:t>
            </w:r>
          </w:p>
        </w:tc>
        <w:tc>
          <w:tcPr>
            <w:tcW w:w="93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39F9B35E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1</w:t>
            </w:r>
          </w:p>
        </w:tc>
        <w:tc>
          <w:tcPr>
            <w:tcW w:w="78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3B62F3C4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2</w:t>
            </w:r>
          </w:p>
        </w:tc>
        <w:tc>
          <w:tcPr>
            <w:tcW w:w="78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5E2E7F24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3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38D07938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Unit</w:t>
            </w:r>
          </w:p>
        </w:tc>
      </w:tr>
      <w:tr w:rsidR="00415350" w:rsidRPr="00415350" w14:paraId="1ADD6CC0" w14:textId="77777777" w:rsidTr="00B64341">
        <w:trPr>
          <w:trHeight w:val="285"/>
        </w:trPr>
        <w:tc>
          <w:tcPr>
            <w:tcW w:w="5275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669B9161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ergamot pomace H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933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79252C3F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.16</w:t>
            </w:r>
          </w:p>
        </w:tc>
        <w:tc>
          <w:tcPr>
            <w:tcW w:w="933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221F7050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.16</w:t>
            </w:r>
          </w:p>
        </w:tc>
        <w:tc>
          <w:tcPr>
            <w:tcW w:w="784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2B24779E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.04</w:t>
            </w:r>
          </w:p>
        </w:tc>
        <w:tc>
          <w:tcPr>
            <w:tcW w:w="784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310DB7F9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.04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7657A18C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kg</w:t>
            </w:r>
          </w:p>
        </w:tc>
      </w:tr>
      <w:tr w:rsidR="00415350" w:rsidRPr="00415350" w14:paraId="37E8F755" w14:textId="77777777" w:rsidTr="00B64341">
        <w:trPr>
          <w:trHeight w:val="285"/>
        </w:trPr>
        <w:tc>
          <w:tcPr>
            <w:tcW w:w="5275" w:type="dxa"/>
            <w:tcMar>
              <w:left w:w="70" w:type="dxa"/>
              <w:right w:w="70" w:type="dxa"/>
            </w:tcMar>
            <w:vAlign w:val="center"/>
          </w:tcPr>
          <w:p w14:paraId="3BA1C303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rying electricity consumption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47C32BF2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1.96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2579C54C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.40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4B92BB0B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.99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571E64F2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35</w:t>
            </w:r>
          </w:p>
        </w:tc>
        <w:tc>
          <w:tcPr>
            <w:tcW w:w="921" w:type="dxa"/>
            <w:tcMar>
              <w:left w:w="70" w:type="dxa"/>
              <w:right w:w="70" w:type="dxa"/>
            </w:tcMar>
            <w:vAlign w:val="center"/>
          </w:tcPr>
          <w:p w14:paraId="44136A7C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kWh</w:t>
            </w:r>
          </w:p>
        </w:tc>
      </w:tr>
      <w:tr w:rsidR="00415350" w:rsidRPr="00415350" w14:paraId="5CC6EBC8" w14:textId="77777777" w:rsidTr="00B64341">
        <w:trPr>
          <w:trHeight w:val="285"/>
        </w:trPr>
        <w:tc>
          <w:tcPr>
            <w:tcW w:w="5275" w:type="dxa"/>
            <w:tcMar>
              <w:left w:w="70" w:type="dxa"/>
              <w:right w:w="70" w:type="dxa"/>
            </w:tcMar>
            <w:vAlign w:val="center"/>
          </w:tcPr>
          <w:p w14:paraId="7F653B03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Grinding electricity consumption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 a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6995D8B3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023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34A7398C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023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0E5786A1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006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4ED48F00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006</w:t>
            </w:r>
          </w:p>
        </w:tc>
        <w:tc>
          <w:tcPr>
            <w:tcW w:w="921" w:type="dxa"/>
            <w:tcMar>
              <w:left w:w="70" w:type="dxa"/>
              <w:right w:w="70" w:type="dxa"/>
            </w:tcMar>
            <w:vAlign w:val="center"/>
          </w:tcPr>
          <w:p w14:paraId="4B7EDBE6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kWh</w:t>
            </w:r>
          </w:p>
        </w:tc>
      </w:tr>
      <w:tr w:rsidR="00415350" w:rsidRPr="00415350" w14:paraId="464E6D14" w14:textId="77777777" w:rsidTr="00B64341">
        <w:trPr>
          <w:trHeight w:val="285"/>
        </w:trPr>
        <w:tc>
          <w:tcPr>
            <w:tcW w:w="5275" w:type="dxa"/>
            <w:tcMar>
              <w:left w:w="70" w:type="dxa"/>
              <w:right w:w="70" w:type="dxa"/>
            </w:tcMar>
            <w:vAlign w:val="center"/>
          </w:tcPr>
          <w:p w14:paraId="565040B4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entrifuge electricity consumption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 a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5FCF2C8E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14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29ED2465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14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099A043F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04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74A19849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04</w:t>
            </w:r>
          </w:p>
        </w:tc>
        <w:tc>
          <w:tcPr>
            <w:tcW w:w="921" w:type="dxa"/>
            <w:tcMar>
              <w:left w:w="70" w:type="dxa"/>
              <w:right w:w="70" w:type="dxa"/>
            </w:tcMar>
            <w:vAlign w:val="center"/>
          </w:tcPr>
          <w:p w14:paraId="765C1995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kWh</w:t>
            </w:r>
          </w:p>
        </w:tc>
      </w:tr>
      <w:tr w:rsidR="00415350" w:rsidRPr="00415350" w14:paraId="3C8492B0" w14:textId="77777777" w:rsidTr="00B64341">
        <w:trPr>
          <w:trHeight w:val="285"/>
        </w:trPr>
        <w:tc>
          <w:tcPr>
            <w:tcW w:w="5275" w:type="dxa"/>
            <w:tcMar>
              <w:left w:w="70" w:type="dxa"/>
              <w:right w:w="70" w:type="dxa"/>
            </w:tcMar>
            <w:vAlign w:val="center"/>
          </w:tcPr>
          <w:p w14:paraId="49BB6D29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eionized water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 b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36579004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66.66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583CC64A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66.66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2E8FE0BF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1.67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60ADCD63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1.67</w:t>
            </w:r>
          </w:p>
        </w:tc>
        <w:tc>
          <w:tcPr>
            <w:tcW w:w="921" w:type="dxa"/>
            <w:tcMar>
              <w:left w:w="70" w:type="dxa"/>
              <w:right w:w="70" w:type="dxa"/>
            </w:tcMar>
            <w:vAlign w:val="center"/>
          </w:tcPr>
          <w:p w14:paraId="06AD2C2E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m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>3</w:t>
            </w:r>
          </w:p>
        </w:tc>
      </w:tr>
      <w:tr w:rsidR="00415350" w:rsidRPr="00415350" w14:paraId="255762A0" w14:textId="77777777" w:rsidTr="00B64341">
        <w:trPr>
          <w:trHeight w:val="285"/>
        </w:trPr>
        <w:tc>
          <w:tcPr>
            <w:tcW w:w="5275" w:type="dxa"/>
            <w:tcMar>
              <w:left w:w="70" w:type="dxa"/>
              <w:right w:w="70" w:type="dxa"/>
            </w:tcMar>
            <w:vAlign w:val="center"/>
          </w:tcPr>
          <w:p w14:paraId="44FC49B2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itric acid (0.1 mol/dm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>3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) (for regeneration)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 c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1DA410C0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933" w:type="dxa"/>
            <w:tcMar>
              <w:left w:w="70" w:type="dxa"/>
              <w:right w:w="70" w:type="dxa"/>
            </w:tcMar>
            <w:vAlign w:val="center"/>
          </w:tcPr>
          <w:p w14:paraId="3A235C7C" w14:textId="6F80D1A4" w:rsidR="00925474" w:rsidRPr="00415350" w:rsidRDefault="00925474" w:rsidP="008059C4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799FC681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75</w:t>
            </w:r>
          </w:p>
        </w:tc>
        <w:tc>
          <w:tcPr>
            <w:tcW w:w="784" w:type="dxa"/>
            <w:tcMar>
              <w:left w:w="70" w:type="dxa"/>
              <w:right w:w="70" w:type="dxa"/>
            </w:tcMar>
            <w:vAlign w:val="center"/>
          </w:tcPr>
          <w:p w14:paraId="018F2B51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75</w:t>
            </w:r>
          </w:p>
        </w:tc>
        <w:tc>
          <w:tcPr>
            <w:tcW w:w="921" w:type="dxa"/>
            <w:tcMar>
              <w:left w:w="70" w:type="dxa"/>
              <w:right w:w="70" w:type="dxa"/>
            </w:tcMar>
            <w:vAlign w:val="center"/>
          </w:tcPr>
          <w:p w14:paraId="6C7D7DFE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m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>3</w:t>
            </w:r>
          </w:p>
        </w:tc>
      </w:tr>
      <w:tr w:rsidR="00415350" w:rsidRPr="00415350" w14:paraId="4C685CCE" w14:textId="77777777" w:rsidTr="00B64341">
        <w:trPr>
          <w:trHeight w:val="225"/>
        </w:trPr>
        <w:tc>
          <w:tcPr>
            <w:tcW w:w="52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246F61FA" w14:textId="77777777" w:rsidR="00925474" w:rsidRPr="00415350" w:rsidRDefault="00925474" w:rsidP="00B64341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Material and cost output</w:t>
            </w:r>
          </w:p>
        </w:tc>
        <w:tc>
          <w:tcPr>
            <w:tcW w:w="9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600E8318" w14:textId="77777777" w:rsidR="00925474" w:rsidRPr="00415350" w:rsidRDefault="00925474" w:rsidP="00B6434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27C8104E" w14:textId="77777777" w:rsidR="00925474" w:rsidRPr="00415350" w:rsidRDefault="00925474" w:rsidP="00B6434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412638FB" w14:textId="77777777" w:rsidR="00925474" w:rsidRPr="00415350" w:rsidRDefault="00925474" w:rsidP="00B6434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7264DB4F" w14:textId="77777777" w:rsidR="00925474" w:rsidRPr="00415350" w:rsidRDefault="00925474" w:rsidP="00B6434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223E55A5" w14:textId="77777777" w:rsidR="00925474" w:rsidRPr="00415350" w:rsidRDefault="00925474" w:rsidP="00B6434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5350" w:rsidRPr="00415350" w14:paraId="613C9C41" w14:textId="77777777" w:rsidTr="00B64341">
        <w:trPr>
          <w:trHeight w:val="225"/>
        </w:trPr>
        <w:tc>
          <w:tcPr>
            <w:tcW w:w="5275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5ABD17B6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€/kg of BP H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933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234388E5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3.64</w:t>
            </w:r>
          </w:p>
        </w:tc>
        <w:tc>
          <w:tcPr>
            <w:tcW w:w="933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70E7829E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.47</w:t>
            </w:r>
          </w:p>
        </w:tc>
        <w:tc>
          <w:tcPr>
            <w:tcW w:w="784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7C8AE7E6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.79</w:t>
            </w:r>
          </w:p>
        </w:tc>
        <w:tc>
          <w:tcPr>
            <w:tcW w:w="784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77EF502C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.99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nil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32E39E4C" w14:textId="77777777" w:rsidR="00925474" w:rsidRPr="00415350" w:rsidRDefault="00925474" w:rsidP="00B6434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5350" w:rsidRPr="00415350" w14:paraId="0F9A11BE" w14:textId="77777777" w:rsidTr="00B64341">
        <w:trPr>
          <w:trHeight w:val="285"/>
        </w:trPr>
        <w:tc>
          <w:tcPr>
            <w:tcW w:w="5275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center"/>
          </w:tcPr>
          <w:p w14:paraId="6D4350DD" w14:textId="77777777" w:rsidR="00925474" w:rsidRPr="00415350" w:rsidRDefault="00925474" w:rsidP="00B64341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€/kg Ln</w:t>
            </w:r>
          </w:p>
        </w:tc>
        <w:tc>
          <w:tcPr>
            <w:tcW w:w="933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bottom"/>
          </w:tcPr>
          <w:p w14:paraId="4A8213AA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94.80</w:t>
            </w:r>
          </w:p>
        </w:tc>
        <w:tc>
          <w:tcPr>
            <w:tcW w:w="933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bottom"/>
          </w:tcPr>
          <w:p w14:paraId="7B393174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49.54</w:t>
            </w:r>
          </w:p>
        </w:tc>
        <w:tc>
          <w:tcPr>
            <w:tcW w:w="784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bottom"/>
          </w:tcPr>
          <w:p w14:paraId="5C2B2108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4.10</w:t>
            </w:r>
          </w:p>
        </w:tc>
        <w:tc>
          <w:tcPr>
            <w:tcW w:w="784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bottom"/>
          </w:tcPr>
          <w:p w14:paraId="7D9F0D57" w14:textId="77777777" w:rsidR="00925474" w:rsidRPr="00415350" w:rsidRDefault="00925474" w:rsidP="00B64341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2.7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left w:w="70" w:type="dxa"/>
              <w:right w:w="70" w:type="dxa"/>
            </w:tcMar>
            <w:vAlign w:val="bottom"/>
          </w:tcPr>
          <w:p w14:paraId="59CFAFDA" w14:textId="77777777" w:rsidR="00925474" w:rsidRPr="00415350" w:rsidRDefault="00925474" w:rsidP="00B6434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06DA8DD8" w14:textId="3919DBA1" w:rsidR="00920FD5" w:rsidRPr="00415350" w:rsidRDefault="35A7A3F2" w:rsidP="00F0480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a</w:t>
      </w:r>
      <w:r w:rsidR="00AF14AD"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Electricity cost was based on €0.30/kWh, the average supply costs to non-domestic customers, low voltage (Arera, relazione annuale 2023-2024)</w:t>
      </w:r>
      <w:r w:rsidR="00285032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; </w:t>
      </w: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b</w:t>
      </w:r>
      <w:r w:rsidR="00285032"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285032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eionized water cost: laboratory inventory, €60 for 1000 dm3 filter, 0</w:t>
      </w:r>
      <w:r w:rsidR="008C0A41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06 €/dm</w:t>
      </w: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285032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;</w:t>
      </w: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 xml:space="preserve"> c</w:t>
      </w:r>
      <w:r w:rsidR="00285032"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285032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n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itric acid cost: Merck.com, €100 for 1 dm</w:t>
      </w: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10 mol/dm</w:t>
      </w: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itric acid solution, €0.5/0.1 mol/dm</w:t>
      </w:r>
      <w:r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F04808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0642C54C" w14:textId="06F619E8" w:rsidR="00920FD5" w:rsidRPr="00415350" w:rsidRDefault="00920FD5" w:rsidP="00567C85">
      <w:pPr>
        <w:spacing w:line="360" w:lineRule="auto"/>
        <w:rPr>
          <w:rFonts w:ascii="Times New Roman" w:eastAsia="Calibri" w:hAnsi="Times New Roman" w:cs="Times New Roman"/>
          <w:b/>
          <w:bCs/>
          <w:kern w:val="24"/>
          <w:sz w:val="20"/>
          <w:szCs w:val="20"/>
          <w:lang w:val="en-US"/>
          <w14:ligatures w14:val="none"/>
        </w:rPr>
      </w:pPr>
    </w:p>
    <w:p w14:paraId="4A93CAA5" w14:textId="01C53523" w:rsidR="001B2B93" w:rsidRPr="00415350" w:rsidRDefault="001B2B93" w:rsidP="00B34A69">
      <w:pPr>
        <w:rPr>
          <w:rFonts w:ascii="Times New Roman" w:eastAsia="Calibri" w:hAnsi="Times New Roman" w:cs="Times New Roman"/>
          <w:b/>
          <w:bCs/>
          <w:kern w:val="24"/>
          <w:sz w:val="20"/>
          <w:szCs w:val="20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0"/>
          <w:szCs w:val="20"/>
          <w:lang w:val="en-US"/>
          <w14:ligatures w14:val="none"/>
        </w:rPr>
        <w:br w:type="page"/>
      </w:r>
    </w:p>
    <w:p w14:paraId="2F48FCB5" w14:textId="575FBDB8" w:rsidR="00566F89" w:rsidRPr="00415350" w:rsidRDefault="001C29F4" w:rsidP="00004086">
      <w:pPr>
        <w:spacing w:line="360" w:lineRule="auto"/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  <w:r w:rsidRPr="00415350">
        <w:rPr>
          <w:rFonts w:ascii="Times New Roman" w:hAnsi="Times New Roman" w:cs="Times New Roman"/>
          <w:b/>
          <w:bCs/>
          <w:sz w:val="36"/>
          <w:szCs w:val="36"/>
          <w:lang w:val="en-US"/>
        </w:rPr>
        <w:lastRenderedPageBreak/>
        <w:t>Figures</w:t>
      </w:r>
    </w:p>
    <w:p w14:paraId="0BC20B84" w14:textId="77777777" w:rsidR="00004086" w:rsidRPr="00415350" w:rsidRDefault="00004086" w:rsidP="00004086">
      <w:pPr>
        <w:spacing w:line="360" w:lineRule="auto"/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</w:p>
    <w:p w14:paraId="7CED2560" w14:textId="77777777" w:rsidR="00004086" w:rsidRPr="00415350" w:rsidRDefault="00004086" w:rsidP="00004086">
      <w:pPr>
        <w:spacing w:line="360" w:lineRule="auto"/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</w:p>
    <w:p w14:paraId="4C276FA4" w14:textId="77777777" w:rsidR="00566F89" w:rsidRPr="00415350" w:rsidRDefault="00566F89" w:rsidP="00566F8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noProof/>
          <w:lang w:val="en-US"/>
        </w:rPr>
        <w:drawing>
          <wp:inline distT="0" distB="0" distL="0" distR="0" wp14:anchorId="3E7C1E2A" wp14:editId="3A9E0AF3">
            <wp:extent cx="6120130" cy="4882779"/>
            <wp:effectExtent l="0" t="0" r="0" b="0"/>
            <wp:docPr id="1980605410" name="drawing" descr="Immagine che contiene schermata, diagramma, design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0605410" name="drawing" descr="Immagine che contiene schermata, diagramma, design&#10;&#10;Il contenuto generato dall'IA potrebbe non essere corretto.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882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2BE52" w14:textId="0509D115" w:rsidR="00566F89" w:rsidRPr="00415350" w:rsidRDefault="00566F89" w:rsidP="00566F8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1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. Flow diagram of the system boundaries and life cycle stages across the four scenarios considered.</w:t>
      </w:r>
    </w:p>
    <w:tbl>
      <w:tblPr>
        <w:tblW w:w="9638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678"/>
        <w:gridCol w:w="4960"/>
      </w:tblGrid>
      <w:tr w:rsidR="00415350" w:rsidRPr="00415350" w14:paraId="5BF7D17E" w14:textId="77777777" w:rsidTr="00566F89">
        <w:trPr>
          <w:trHeight w:val="300"/>
        </w:trPr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DB9941" w14:textId="74DD25DE" w:rsidR="001C29F4" w:rsidRPr="00415350" w:rsidRDefault="001C29F4" w:rsidP="00567C85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lastRenderedPageBreak/>
              <w:t> </w:t>
            </w:r>
            <w:r w:rsidR="00B34A69" w:rsidRPr="00415350">
              <w:rPr>
                <w:noProof/>
                <w:lang w:val="en-US"/>
              </w:rPr>
              <w:object w:dxaOrig="25785" w:dyaOrig="18075" w14:anchorId="649E76EB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alt="" style="width:254.25pt;height:183.75pt;mso-width-percent:0;mso-height-percent:0;mso-width-percent:0;mso-height-percent:0" o:ole="">
                  <v:imagedata r:id="rId6" o:title=""/>
                </v:shape>
                <o:OLEObject Type="Embed" ProgID="Origin50.Graph" ShapeID="_x0000_i1025" DrawAspect="Content" ObjectID="_1819183848" r:id="rId7"/>
              </w:object>
            </w:r>
          </w:p>
        </w:tc>
        <w:tc>
          <w:tcPr>
            <w:tcW w:w="49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932B7A" w14:textId="725F39DC" w:rsidR="001C29F4" w:rsidRPr="00415350" w:rsidRDefault="001C29F4" w:rsidP="00567C85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 </w:t>
            </w:r>
            <w:r w:rsidR="00B34A69" w:rsidRPr="00415350">
              <w:rPr>
                <w:noProof/>
                <w:lang w:val="en-US"/>
              </w:rPr>
              <w:object w:dxaOrig="25785" w:dyaOrig="18075" w14:anchorId="38D9FCC8">
                <v:shape id="_x0000_i1026" type="#_x0000_t75" alt="" style="width:269.25pt;height:184.5pt;mso-width-percent:0;mso-height-percent:0;mso-width-percent:0;mso-height-percent:0" o:ole="">
                  <v:imagedata r:id="rId8" o:title=""/>
                </v:shape>
                <o:OLEObject Type="Embed" ProgID="Origin50.Graph" ShapeID="_x0000_i1026" DrawAspect="Content" ObjectID="_1819183849" r:id="rId9"/>
              </w:object>
            </w:r>
          </w:p>
        </w:tc>
      </w:tr>
      <w:tr w:rsidR="00415350" w:rsidRPr="00415350" w14:paraId="20B3559B" w14:textId="77777777" w:rsidTr="00566F89">
        <w:trPr>
          <w:trHeight w:val="300"/>
        </w:trPr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2CB75F" w14:textId="40AF116F" w:rsidR="001C29F4" w:rsidRPr="00415350" w:rsidRDefault="001C29F4" w:rsidP="00DD54FD">
            <w:pPr>
              <w:spacing w:after="0"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a)</w:t>
            </w:r>
            <w:r w:rsidR="00055286"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GP H</w:t>
            </w:r>
            <w:r w:rsidR="00055286"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="00055286"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49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83A73B" w14:textId="6B4F272B" w:rsidR="001C29F4" w:rsidRPr="00415350" w:rsidRDefault="001C29F4" w:rsidP="00DD54FD">
            <w:pPr>
              <w:spacing w:after="0"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b)</w:t>
            </w:r>
            <w:r w:rsidR="00055286"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AW OP</w:t>
            </w:r>
          </w:p>
        </w:tc>
      </w:tr>
    </w:tbl>
    <w:p w14:paraId="780F4445" w14:textId="6C4D1403" w:rsidR="001C29F4" w:rsidRPr="00415350" w:rsidRDefault="001C29F4" w:rsidP="007F57E3">
      <w:pPr>
        <w:pStyle w:val="EndNoteBibliography"/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415350">
        <w:rPr>
          <w:rFonts w:ascii="Times New Roman" w:hAnsi="Times New Roman" w:cs="Times New Roman"/>
          <w:b/>
          <w:bCs/>
          <w:sz w:val="20"/>
          <w:szCs w:val="20"/>
        </w:rPr>
        <w:t>Figure S</w:t>
      </w:r>
      <w:r w:rsidR="00566F89" w:rsidRPr="00415350">
        <w:rPr>
          <w:rFonts w:ascii="Times New Roman" w:hAnsi="Times New Roman" w:cs="Times New Roman"/>
          <w:b/>
          <w:bCs/>
          <w:sz w:val="20"/>
          <w:szCs w:val="20"/>
        </w:rPr>
        <w:t>2</w:t>
      </w:r>
      <w:r w:rsidRPr="00415350">
        <w:rPr>
          <w:rFonts w:ascii="Times New Roman" w:hAnsi="Times New Roman" w:cs="Times New Roman"/>
          <w:sz w:val="20"/>
          <w:szCs w:val="20"/>
        </w:rPr>
        <w:t xml:space="preserve">. ATR FT-IR spectra of: a) </w:t>
      </w:r>
      <w:r w:rsidR="00055286" w:rsidRPr="00415350">
        <w:rPr>
          <w:rFonts w:ascii="Times New Roman" w:hAnsi="Times New Roman" w:cs="Times New Roman"/>
          <w:sz w:val="20"/>
          <w:szCs w:val="20"/>
        </w:rPr>
        <w:t>GP H</w:t>
      </w:r>
      <w:r w:rsidR="00055286" w:rsidRPr="0041535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55286" w:rsidRPr="00415350">
        <w:rPr>
          <w:rFonts w:ascii="Times New Roman" w:hAnsi="Times New Roman" w:cs="Times New Roman"/>
          <w:sz w:val="20"/>
          <w:szCs w:val="20"/>
        </w:rPr>
        <w:t xml:space="preserve">O </w:t>
      </w:r>
      <w:r w:rsidRPr="00415350">
        <w:rPr>
          <w:rFonts w:ascii="Times New Roman" w:hAnsi="Times New Roman" w:cs="Times New Roman"/>
          <w:sz w:val="20"/>
          <w:szCs w:val="20"/>
        </w:rPr>
        <w:t>(b</w:t>
      </w:r>
      <w:r w:rsidR="00DC638C" w:rsidRPr="00415350">
        <w:rPr>
          <w:rFonts w:ascii="Times New Roman" w:hAnsi="Times New Roman" w:cs="Times New Roman"/>
          <w:sz w:val="20"/>
          <w:szCs w:val="20"/>
        </w:rPr>
        <w:t>lack</w:t>
      </w:r>
      <w:r w:rsidRPr="00415350">
        <w:rPr>
          <w:rFonts w:ascii="Times New Roman" w:hAnsi="Times New Roman" w:cs="Times New Roman"/>
          <w:sz w:val="20"/>
          <w:szCs w:val="20"/>
        </w:rPr>
        <w:t xml:space="preserve"> line) </w:t>
      </w:r>
      <w:r w:rsidR="007E28EE" w:rsidRPr="00415350">
        <w:rPr>
          <w:rFonts w:ascii="Times New Roman" w:hAnsi="Times New Roman" w:cs="Times New Roman"/>
          <w:sz w:val="20"/>
          <w:szCs w:val="20"/>
        </w:rPr>
        <w:fldChar w:fldCharType="begin"/>
      </w:r>
      <w:r w:rsidR="007E28EE" w:rsidRPr="004153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accuia&lt;/Author&gt;&lt;Year&gt;2024&lt;/Year&gt;&lt;RecNum&gt;17&lt;/RecNum&gt;&lt;DisplayText&gt;[1]&lt;/DisplayText&gt;&lt;record&gt;&lt;rec-number&gt;17&lt;/rec-number&gt;&lt;foreign-keys&gt;&lt;key app="EN" db-id="xtssfx921frt00ep9pipewszsa0f2rvzwt0a" timestamp="1736855877"&gt;17&lt;/key&gt;&lt;/foreign-keys&gt;&lt;ref-type name="Journal Article"&gt;17&lt;/ref-type&gt;&lt;contributors&gt;&lt;authors&gt;&lt;author&gt;Raccuia, S. G. M.&lt;/author&gt;&lt;author&gt;Zanda, E.&lt;/author&gt;&lt;author&gt;Bretti, C.&lt;/author&gt;&lt;author&gt;Formica, M.&lt;/author&gt;&lt;author&gt;Macedi, E.&lt;/author&gt;&lt;author&gt;Melchior, A.&lt;/author&gt;&lt;author&gt;Tolazzi, M.&lt;/author&gt;&lt;author&gt;Sanadar, M.&lt;/author&gt;&lt;author&gt;Lascari, D.&lt;/author&gt;&lt;author&gt;De Luca, G.&lt;/author&gt;&lt;author&gt;Irto, A.&lt;/author&gt;&lt;author&gt;De Stefano, C.&lt;/author&gt;&lt;author&gt;Cardiano, P.&lt;/author&gt;&lt;author&gt;Lando, G.&lt;/author&gt;&lt;/authors&gt;&lt;/contributors&gt;&lt;titles&gt;&lt;title&gt;Multi-Analytical Approach for the Acid-Base, Thermal and Surface Properties Assessment of Waste Biomasses&lt;/title&gt;&lt;secondary-title&gt;Molecules&lt;/secondary-title&gt;&lt;/titles&gt;&lt;periodical&gt;&lt;full-title&gt;Molecules&lt;/full-title&gt;&lt;/periodical&gt;&lt;pages&gt;5735&lt;/pages&gt;&lt;volume&gt;29&lt;/volume&gt;&lt;number&gt;23&lt;/number&gt;&lt;dates&gt;&lt;year&gt;2024&lt;/year&gt;&lt;/dates&gt;&lt;isbn&gt;1420-3049&lt;/isbn&gt;&lt;accession-num&gt;doi:10.3390/molecules29235735&lt;/accession-num&gt;&lt;urls&gt;&lt;related-urls&gt;&lt;url&gt;https://www.mdpi.com/1420-3049/29/23/5735&lt;/url&gt;&lt;/related-urls&gt;&lt;/urls&gt;&lt;/record&gt;&lt;/Cite&gt;&lt;/EndNote&gt;</w:instrText>
      </w:r>
      <w:r w:rsidR="007E28EE" w:rsidRPr="00415350">
        <w:rPr>
          <w:rFonts w:ascii="Times New Roman" w:hAnsi="Times New Roman" w:cs="Times New Roman"/>
          <w:sz w:val="20"/>
          <w:szCs w:val="20"/>
        </w:rPr>
        <w:fldChar w:fldCharType="separate"/>
      </w:r>
      <w:r w:rsidR="007E28EE" w:rsidRPr="00415350">
        <w:rPr>
          <w:rFonts w:ascii="Times New Roman" w:hAnsi="Times New Roman" w:cs="Times New Roman"/>
          <w:sz w:val="20"/>
          <w:szCs w:val="20"/>
        </w:rPr>
        <w:t>[1]</w:t>
      </w:r>
      <w:r w:rsidR="007E28EE" w:rsidRPr="00415350">
        <w:rPr>
          <w:rFonts w:ascii="Times New Roman" w:hAnsi="Times New Roman" w:cs="Times New Roman"/>
          <w:sz w:val="20"/>
          <w:szCs w:val="20"/>
        </w:rPr>
        <w:fldChar w:fldCharType="end"/>
      </w:r>
      <w:r w:rsidRPr="00415350">
        <w:rPr>
          <w:rFonts w:ascii="Times New Roman" w:hAnsi="Times New Roman" w:cs="Times New Roman"/>
          <w:sz w:val="20"/>
          <w:szCs w:val="20"/>
        </w:rPr>
        <w:t>, GP H</w:t>
      </w:r>
      <w:r w:rsidRPr="0041535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415350">
        <w:rPr>
          <w:rFonts w:ascii="Times New Roman" w:hAnsi="Times New Roman" w:cs="Times New Roman"/>
          <w:sz w:val="20"/>
          <w:szCs w:val="20"/>
        </w:rPr>
        <w:t>O + Nd</w:t>
      </w:r>
      <w:r w:rsidRPr="00415350">
        <w:rPr>
          <w:rFonts w:ascii="Times New Roman" w:hAnsi="Times New Roman" w:cs="Times New Roman"/>
          <w:sz w:val="20"/>
          <w:szCs w:val="20"/>
          <w:vertAlign w:val="superscript"/>
        </w:rPr>
        <w:t>3+</w:t>
      </w:r>
      <w:r w:rsidRPr="00415350">
        <w:rPr>
          <w:rFonts w:ascii="Times New Roman" w:hAnsi="Times New Roman" w:cs="Times New Roman"/>
          <w:sz w:val="20"/>
          <w:szCs w:val="20"/>
        </w:rPr>
        <w:t xml:space="preserve"> (red line), GP H</w:t>
      </w:r>
      <w:r w:rsidRPr="0041535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415350">
        <w:rPr>
          <w:rFonts w:ascii="Times New Roman" w:hAnsi="Times New Roman" w:cs="Times New Roman"/>
          <w:sz w:val="20"/>
          <w:szCs w:val="20"/>
        </w:rPr>
        <w:t>O + Dy</w:t>
      </w:r>
      <w:r w:rsidRPr="00415350">
        <w:rPr>
          <w:rFonts w:ascii="Times New Roman" w:hAnsi="Times New Roman" w:cs="Times New Roman"/>
          <w:sz w:val="20"/>
          <w:szCs w:val="20"/>
          <w:vertAlign w:val="superscript"/>
        </w:rPr>
        <w:t>3+</w:t>
      </w:r>
      <w:r w:rsidRPr="00415350">
        <w:rPr>
          <w:rFonts w:ascii="Times New Roman" w:hAnsi="Times New Roman" w:cs="Times New Roman"/>
          <w:sz w:val="20"/>
          <w:szCs w:val="20"/>
        </w:rPr>
        <w:t xml:space="preserve"> (b</w:t>
      </w:r>
      <w:r w:rsidR="00DC638C" w:rsidRPr="00415350">
        <w:rPr>
          <w:rFonts w:ascii="Times New Roman" w:hAnsi="Times New Roman" w:cs="Times New Roman"/>
          <w:sz w:val="20"/>
          <w:szCs w:val="20"/>
        </w:rPr>
        <w:t>lue</w:t>
      </w:r>
      <w:r w:rsidRPr="00415350">
        <w:rPr>
          <w:rFonts w:ascii="Times New Roman" w:hAnsi="Times New Roman" w:cs="Times New Roman"/>
          <w:sz w:val="20"/>
          <w:szCs w:val="20"/>
        </w:rPr>
        <w:t xml:space="preserve"> line); b) RAW OP (b</w:t>
      </w:r>
      <w:r w:rsidR="00DC638C" w:rsidRPr="00415350">
        <w:rPr>
          <w:rFonts w:ascii="Times New Roman" w:hAnsi="Times New Roman" w:cs="Times New Roman"/>
          <w:sz w:val="20"/>
          <w:szCs w:val="20"/>
        </w:rPr>
        <w:t>lack</w:t>
      </w:r>
      <w:r w:rsidRPr="00415350">
        <w:rPr>
          <w:rFonts w:ascii="Times New Roman" w:hAnsi="Times New Roman" w:cs="Times New Roman"/>
          <w:sz w:val="20"/>
          <w:szCs w:val="20"/>
        </w:rPr>
        <w:t xml:space="preserve"> line) </w:t>
      </w:r>
      <w:r w:rsidR="005F3129" w:rsidRPr="00415350">
        <w:rPr>
          <w:rFonts w:ascii="Times New Roman" w:hAnsi="Times New Roman" w:cs="Times New Roman"/>
          <w:sz w:val="20"/>
          <w:szCs w:val="20"/>
        </w:rPr>
        <w:fldChar w:fldCharType="begin"/>
      </w:r>
      <w:r w:rsidR="005F3129" w:rsidRPr="004153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accuia&lt;/Author&gt;&lt;Year&gt;2024&lt;/Year&gt;&lt;RecNum&gt;17&lt;/RecNum&gt;&lt;DisplayText&gt;[1]&lt;/DisplayText&gt;&lt;record&gt;&lt;rec-number&gt;17&lt;/rec-number&gt;&lt;foreign-keys&gt;&lt;key app="EN" db-id="xtssfx921frt00ep9pipewszsa0f2rvzwt0a" timestamp="1736855877"&gt;17&lt;/key&gt;&lt;/foreign-keys&gt;&lt;ref-type name="Journal Article"&gt;17&lt;/ref-type&gt;&lt;contributors&gt;&lt;authors&gt;&lt;author&gt;Raccuia, S. G. M.&lt;/author&gt;&lt;author&gt;Zanda, E.&lt;/author&gt;&lt;author&gt;Bretti, C.&lt;/author&gt;&lt;author&gt;Formica, M.&lt;/author&gt;&lt;author&gt;Macedi, E.&lt;/author&gt;&lt;author&gt;Melchior, A.&lt;/author&gt;&lt;author&gt;Tolazzi, M.&lt;/author&gt;&lt;author&gt;Sanadar, M.&lt;/author&gt;&lt;author&gt;Lascari, D.&lt;/author&gt;&lt;author&gt;De Luca, G.&lt;/author&gt;&lt;author&gt;Irto, A.&lt;/author&gt;&lt;author&gt;De Stefano, C.&lt;/author&gt;&lt;author&gt;Cardiano, P.&lt;/author&gt;&lt;author&gt;Lando, G.&lt;/author&gt;&lt;/authors&gt;&lt;/contributors&gt;&lt;titles&gt;&lt;title&gt;Multi-Analytical Approach for the Acid-Base, Thermal and Surface Properties Assessment of Waste Biomasses&lt;/title&gt;&lt;secondary-title&gt;Molecules&lt;/secondary-title&gt;&lt;/titles&gt;&lt;periodical&gt;&lt;full-title&gt;Molecules&lt;/full-title&gt;&lt;/periodical&gt;&lt;pages&gt;5735&lt;/pages&gt;&lt;volume&gt;29&lt;/volume&gt;&lt;number&gt;23&lt;/number&gt;&lt;dates&gt;&lt;year&gt;2024&lt;/year&gt;&lt;/dates&gt;&lt;isbn&gt;1420-3049&lt;/isbn&gt;&lt;accession-num&gt;doi:10.3390/molecules29235735&lt;/accession-num&gt;&lt;urls&gt;&lt;related-urls&gt;&lt;url&gt;https://www.mdpi.com/1420-3049/29/23/5735&lt;/url&gt;&lt;/related-urls&gt;&lt;/urls&gt;&lt;/record&gt;&lt;/Cite&gt;&lt;/EndNote&gt;</w:instrText>
      </w:r>
      <w:r w:rsidR="005F3129" w:rsidRPr="00415350">
        <w:rPr>
          <w:rFonts w:ascii="Times New Roman" w:hAnsi="Times New Roman" w:cs="Times New Roman"/>
          <w:sz w:val="20"/>
          <w:szCs w:val="20"/>
        </w:rPr>
        <w:fldChar w:fldCharType="separate"/>
      </w:r>
      <w:r w:rsidR="005F3129" w:rsidRPr="00415350">
        <w:rPr>
          <w:rFonts w:ascii="Times New Roman" w:hAnsi="Times New Roman" w:cs="Times New Roman"/>
          <w:sz w:val="20"/>
          <w:szCs w:val="20"/>
        </w:rPr>
        <w:t>[1]</w:t>
      </w:r>
      <w:r w:rsidR="005F3129" w:rsidRPr="00415350">
        <w:rPr>
          <w:rFonts w:ascii="Times New Roman" w:hAnsi="Times New Roman" w:cs="Times New Roman"/>
          <w:sz w:val="20"/>
          <w:szCs w:val="20"/>
        </w:rPr>
        <w:fldChar w:fldCharType="end"/>
      </w:r>
      <w:r w:rsidRPr="00415350">
        <w:rPr>
          <w:rFonts w:ascii="Times New Roman" w:hAnsi="Times New Roman" w:cs="Times New Roman"/>
          <w:sz w:val="20"/>
          <w:szCs w:val="20"/>
        </w:rPr>
        <w:t>, RAW OP + Nd</w:t>
      </w:r>
      <w:r w:rsidRPr="00415350">
        <w:rPr>
          <w:rFonts w:ascii="Times New Roman" w:hAnsi="Times New Roman" w:cs="Times New Roman"/>
          <w:sz w:val="20"/>
          <w:szCs w:val="20"/>
          <w:vertAlign w:val="superscript"/>
        </w:rPr>
        <w:t>3+</w:t>
      </w:r>
      <w:r w:rsidRPr="00415350">
        <w:rPr>
          <w:rFonts w:ascii="Times New Roman" w:hAnsi="Times New Roman" w:cs="Times New Roman"/>
          <w:sz w:val="20"/>
          <w:szCs w:val="20"/>
        </w:rPr>
        <w:t xml:space="preserve"> (red line), RAW OP + Dy</w:t>
      </w:r>
      <w:r w:rsidRPr="00415350">
        <w:rPr>
          <w:rFonts w:ascii="Times New Roman" w:hAnsi="Times New Roman" w:cs="Times New Roman"/>
          <w:sz w:val="20"/>
          <w:szCs w:val="20"/>
          <w:vertAlign w:val="superscript"/>
        </w:rPr>
        <w:t>3+</w:t>
      </w:r>
      <w:r w:rsidRPr="00415350">
        <w:rPr>
          <w:rFonts w:ascii="Times New Roman" w:hAnsi="Times New Roman" w:cs="Times New Roman"/>
          <w:sz w:val="20"/>
          <w:szCs w:val="20"/>
        </w:rPr>
        <w:t xml:space="preserve"> (bl</w:t>
      </w:r>
      <w:r w:rsidR="00DC638C" w:rsidRPr="00415350">
        <w:rPr>
          <w:rFonts w:ascii="Times New Roman" w:hAnsi="Times New Roman" w:cs="Times New Roman"/>
          <w:sz w:val="20"/>
          <w:szCs w:val="20"/>
        </w:rPr>
        <w:t xml:space="preserve">ue </w:t>
      </w:r>
      <w:r w:rsidRPr="00415350">
        <w:rPr>
          <w:rFonts w:ascii="Times New Roman" w:hAnsi="Times New Roman" w:cs="Times New Roman"/>
          <w:sz w:val="20"/>
          <w:szCs w:val="20"/>
        </w:rPr>
        <w:t>line). </w:t>
      </w:r>
    </w:p>
    <w:p w14:paraId="3E397D7C" w14:textId="30BFDB0C" w:rsidR="00004086" w:rsidRPr="00415350" w:rsidRDefault="00004086">
      <w:pPr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sz w:val="24"/>
          <w:szCs w:val="24"/>
        </w:rPr>
        <w:br w:type="page"/>
      </w:r>
    </w:p>
    <w:p w14:paraId="4B4328E9" w14:textId="77777777" w:rsidR="00055286" w:rsidRPr="00415350" w:rsidRDefault="00055286" w:rsidP="007F61A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Style w:val="Grigliatabella"/>
        <w:tblW w:w="10207" w:type="dxa"/>
        <w:tblInd w:w="-2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7"/>
        <w:gridCol w:w="3681"/>
        <w:gridCol w:w="6379"/>
      </w:tblGrid>
      <w:tr w:rsidR="00415350" w:rsidRPr="00415350" w14:paraId="71AC4151" w14:textId="77777777" w:rsidTr="00B64341">
        <w:tc>
          <w:tcPr>
            <w:tcW w:w="3828" w:type="dxa"/>
            <w:gridSpan w:val="2"/>
            <w:vAlign w:val="center"/>
          </w:tcPr>
          <w:p w14:paraId="67C5484E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t-IT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mc:AlternateContent>
                <mc:Choice Requires="wpg">
                  <w:drawing>
                    <wp:inline distT="0" distB="0" distL="0" distR="0" wp14:anchorId="6A1676B9" wp14:editId="7AD573D1">
                      <wp:extent cx="2637524" cy="2000250"/>
                      <wp:effectExtent l="0" t="0" r="0" b="19050"/>
                      <wp:docPr id="1117299166" name="Gruppo 1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2637524" cy="2000250"/>
                                <a:chOff x="0" y="0"/>
                                <a:chExt cx="6120130" cy="474281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795918885" name="Immagine 14" descr="Immagine che contiene natura, schermata, barriera corallina, grotta&#10;&#10;Il contenuto generato dall'IA potrebbe non essere corretto.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0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6120130" cy="4742815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  <wps:wsp>
                              <wps:cNvPr id="319738079" name="Rettangolo 15"/>
                              <wps:cNvSpPr/>
                              <wps:spPr>
                                <a:xfrm>
                                  <a:off x="4752975" y="4610100"/>
                                  <a:ext cx="1289674" cy="110994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tx1"/>
                                </a:solidFill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15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inline>
                  </w:drawing>
                </mc:Choice>
                <mc:Fallback xmlns:a="http://schemas.openxmlformats.org/drawingml/2006/main" xmlns:pic="http://schemas.openxmlformats.org/drawingml/2006/picture" xmlns:a14="http://schemas.microsoft.com/office/drawing/2010/main" xmlns:arto="http://schemas.microsoft.com/office/word/2006/arto">
                  <w:pict>
                    <v:group id="Gruppo 16" style="width:207.7pt;height:157.5pt;mso-position-horizontal-relative:char;mso-position-vertical-relative:line" coordsize="61201,47428" o:spid="_x0000_s1026" w14:anchorId="4EF44E2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">
                      <v:shapetype id="_x0000_t75" coordsize="21600,21600" filled="f" stroked="f" o:spt="75" o:preferrelative="t" path="m@4@5l@4@11@9@11@9@5xe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gradientshapeok="t" o:connecttype="rect" o:extrusionok="f"/>
                        <o:lock v:ext="edit" aspectratio="t"/>
                      </v:shapetype>
                      <v:shape id="Immagine 14" style="position:absolute;width:61201;height:47428;visibility:visible;mso-wrap-style:square" alt="Immagine che contiene natura, schermata, barriera corallina, grotta&#10;&#10;Il contenuto generato dall'IA potrebbe non essere corretto." o:spid="_x0000_s1027" type="#_x0000_t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">
                        <v:imagedata o:title="Immagine che contiene natura, schermata, barriera corallina, grotta&#10;&#10;Il contenuto generato dall'IA potrebbe non essere corretto" r:id="rId11"/>
                      </v:shape>
                      <v:rect id="Rettangolo 15" style="position:absolute;left:47529;top:46101;width:12897;height:1109;visibility:visible;mso-wrap-style:square;v-text-anchor:middle" o:spid="_x0000_s1028" fillcolor="black [3213]" strokecolor="black [3213]" strokeweight="1p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"/>
                      <w10:anchorlock/>
                    </v:group>
                  </w:pict>
                </mc:Fallback>
              </mc:AlternateContent>
            </w:r>
          </w:p>
        </w:tc>
        <w:tc>
          <w:tcPr>
            <w:tcW w:w="6379" w:type="dxa"/>
            <w:vAlign w:val="center"/>
          </w:tcPr>
          <w:p w14:paraId="1673C07D" w14:textId="77777777" w:rsidR="00F95877" w:rsidRPr="00415350" w:rsidRDefault="00F95877" w:rsidP="00B64341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9C9063E" wp14:editId="60017953">
                  <wp:extent cx="3869226" cy="2028821"/>
                  <wp:effectExtent l="0" t="0" r="0" b="0"/>
                  <wp:docPr id="83695852" name="Immagine 1" descr="Immagine che contiene diagramma, schizzo, Disegno tecnico, linea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695852" name="Immagine 1" descr="Immagine che contiene diagramma, schizzo, Disegno tecnico, linea&#10;&#10;Il contenuto generato dall'IA potrebbe non essere corretto."/>
                          <pic:cNvPicPr/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3899526" cy="204470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5350" w:rsidRPr="00415350" w14:paraId="16A9B536" w14:textId="77777777" w:rsidTr="00B64341">
        <w:tc>
          <w:tcPr>
            <w:tcW w:w="10207" w:type="dxa"/>
            <w:gridSpan w:val="3"/>
            <w:vAlign w:val="center"/>
          </w:tcPr>
          <w:p w14:paraId="7852AC52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)</w:t>
            </w:r>
          </w:p>
        </w:tc>
      </w:tr>
      <w:tr w:rsidR="00415350" w:rsidRPr="00415350" w14:paraId="0E06C609" w14:textId="77777777" w:rsidTr="00B64341">
        <w:tc>
          <w:tcPr>
            <w:tcW w:w="3828" w:type="dxa"/>
            <w:gridSpan w:val="2"/>
            <w:vAlign w:val="center"/>
          </w:tcPr>
          <w:p w14:paraId="07998FFE" w14:textId="77777777" w:rsidR="00F95877" w:rsidRPr="00415350" w:rsidRDefault="00F95877" w:rsidP="00B64341">
            <w:pPr>
              <w:pStyle w:val="NormaleWeb"/>
              <w:jc w:val="center"/>
              <w:rPr>
                <w:lang w:val="en-US"/>
              </w:rPr>
            </w:pPr>
            <w:r w:rsidRPr="00415350">
              <w:rPr>
                <w:noProof/>
                <w:lang w:val="en-US"/>
              </w:rPr>
              <w:drawing>
                <wp:inline distT="0" distB="0" distL="0" distR="0" wp14:anchorId="33984835" wp14:editId="7416F809">
                  <wp:extent cx="2653665" cy="2083435"/>
                  <wp:effectExtent l="0" t="0" r="0" b="0"/>
                  <wp:docPr id="666902653" name="Immagine 1" descr="Immagine che contiene schermata, natura, bianco e nero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6902653" name="Immagine 1" descr="Immagine che contiene schermata, natura, bianco e nero&#10;&#10;Il contenuto generato dall'IA potrebbe non essere corretto.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53665" cy="20834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379" w:type="dxa"/>
            <w:vAlign w:val="center"/>
          </w:tcPr>
          <w:p w14:paraId="2935BFAB" w14:textId="77777777" w:rsidR="00F95877" w:rsidRPr="00415350" w:rsidRDefault="00F95877" w:rsidP="00B64341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 w:eastAsia="it-IT"/>
              </w:rPr>
              <w:drawing>
                <wp:inline distT="0" distB="0" distL="0" distR="0" wp14:anchorId="303668DB" wp14:editId="217E16C8">
                  <wp:extent cx="3690334" cy="1952552"/>
                  <wp:effectExtent l="0" t="0" r="5715" b="0"/>
                  <wp:docPr id="1008113781" name="Immagine 8" descr="Immagine che contiene schizzo, disegno, diagramma, Disegno tecnico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8113781" name="Immagine 8" descr="Immagine che contiene schizzo, disegno, diagramma, Disegno tecnico&#10;&#10;Il contenuto generato dall'IA potrebbe non essere corretto.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26141" cy="197149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5350" w:rsidRPr="00415350" w14:paraId="43B9157B" w14:textId="77777777" w:rsidTr="00B64341">
        <w:tc>
          <w:tcPr>
            <w:tcW w:w="10207" w:type="dxa"/>
            <w:gridSpan w:val="3"/>
            <w:vAlign w:val="center"/>
          </w:tcPr>
          <w:p w14:paraId="34E8029D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it-IT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)</w:t>
            </w:r>
          </w:p>
        </w:tc>
      </w:tr>
      <w:tr w:rsidR="00415350" w:rsidRPr="00415350" w14:paraId="7EF3335F" w14:textId="77777777" w:rsidTr="00B64341">
        <w:trPr>
          <w:gridBefore w:val="1"/>
          <w:wBefore w:w="147" w:type="dxa"/>
        </w:trPr>
        <w:tc>
          <w:tcPr>
            <w:tcW w:w="3681" w:type="dxa"/>
            <w:vAlign w:val="center"/>
          </w:tcPr>
          <w:p w14:paraId="2E79DE5C" w14:textId="77777777" w:rsidR="00F95877" w:rsidRPr="00415350" w:rsidRDefault="00F95877" w:rsidP="00B64341">
            <w:pPr>
              <w:pStyle w:val="NormaleWeb"/>
              <w:jc w:val="center"/>
              <w:rPr>
                <w:lang w:val="en-US"/>
              </w:rPr>
            </w:pPr>
            <w:r w:rsidRPr="00415350">
              <w:rPr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5EFF6873" wp14:editId="0756F3A6">
                      <wp:extent cx="2650490" cy="2068717"/>
                      <wp:effectExtent l="0" t="0" r="0" b="8255"/>
                      <wp:docPr id="1147684665" name="Gruppo 2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2650490" cy="2068717"/>
                                <a:chOff x="0" y="0"/>
                                <a:chExt cx="2541905" cy="19812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226059612" name="Immagine 1" descr="Immagine che contiene schermata, barriera corallina, natura, bianco e nero&#10;&#10;Il contenuto generato dall'IA potrebbe non essere corretto."/>
                                <pic:cNvPicPr>
                                  <a:picLocks noChangeAspect="1"/>
                                </pic:cNvPicPr>
                              </pic:nvPicPr>
                              <pic:blipFill rotWithShape="1">
                                <a:blip r:embed="rId15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t="-1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2541905" cy="198120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  <wps:wsp>
                              <wps:cNvPr id="1014408623" name="Rettangolo 19"/>
                              <wps:cNvSpPr/>
                              <wps:spPr>
                                <a:xfrm>
                                  <a:off x="1996705" y="1912752"/>
                                  <a:ext cx="532765" cy="45719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tx1"/>
                                </a:solidFill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15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inline>
                  </w:drawing>
                </mc:Choice>
                <mc:Fallback xmlns:a="http://schemas.openxmlformats.org/drawingml/2006/main" xmlns:pic="http://schemas.openxmlformats.org/drawingml/2006/picture" xmlns:a14="http://schemas.microsoft.com/office/drawing/2010/main" xmlns:arto="http://schemas.microsoft.com/office/word/2006/arto">
                  <w:pict>
                    <v:group id="Gruppo 20" style="width:208.7pt;height:162.9pt;mso-position-horizontal-relative:char;mso-position-vertical-relative:line" coordsize="25419,19812" o:spid="_x0000_s1026" w14:anchorId="7EB5E4A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">
                      <v:shape id="Immagine 1" style="position:absolute;width:25419;height:19812;visibility:visible;mso-wrap-style:square" alt="Immagine che contiene schermata, barriera corallina, natura, bianco e nero&#10;&#10;Il contenuto generato dall'IA potrebbe non essere corretto." o:spid="_x0000_s1027" type="#_x0000_t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">
                        <v:imagedata croptop="-1f" o:title="Immagine che contiene schermata, barriera corallina, natura, bianco e nero&#10;&#10;Il contenuto generato dall'IA potrebbe non essere corretto" r:id="rId16"/>
                      </v:shape>
                      <v:rect id="Rettangolo 19" style="position:absolute;left:19967;top:19127;width:5327;height:457;visibility:visible;mso-wrap-style:square;v-text-anchor:middle" o:spid="_x0000_s1028" fillcolor="black [3213]" strokecolor="black [3213]" strokeweight="1p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"/>
                      <w10:anchorlock/>
                    </v:group>
                  </w:pict>
                </mc:Fallback>
              </mc:AlternateContent>
            </w:r>
          </w:p>
        </w:tc>
        <w:tc>
          <w:tcPr>
            <w:tcW w:w="6379" w:type="dxa"/>
            <w:vAlign w:val="center"/>
          </w:tcPr>
          <w:p w14:paraId="14543EA0" w14:textId="77777777" w:rsidR="00F95877" w:rsidRPr="00415350" w:rsidRDefault="00F95877" w:rsidP="00B64341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 w:eastAsia="it-IT"/>
              </w:rPr>
              <w:drawing>
                <wp:inline distT="0" distB="0" distL="0" distR="0" wp14:anchorId="2DCDE20D" wp14:editId="4E65CFC8">
                  <wp:extent cx="3826737" cy="2044983"/>
                  <wp:effectExtent l="0" t="0" r="2540" b="0"/>
                  <wp:docPr id="1335335520" name="Immagine 1" descr="Immagine che contiene schizzo, testo, disegno, linea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5335520" name="Immagine 1" descr="Immagine che contiene schizzo, testo, disegno, linea&#10;&#10;Il contenuto generato dall'IA potrebbe non essere corretto."/>
                          <pic:cNvPicPr/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3836278" cy="205008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5350" w:rsidRPr="00415350" w14:paraId="46F38531" w14:textId="77777777" w:rsidTr="00B64341">
        <w:tc>
          <w:tcPr>
            <w:tcW w:w="10207" w:type="dxa"/>
            <w:gridSpan w:val="3"/>
            <w:vAlign w:val="center"/>
          </w:tcPr>
          <w:p w14:paraId="5306CD01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it-IT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)</w:t>
            </w:r>
          </w:p>
        </w:tc>
      </w:tr>
    </w:tbl>
    <w:p w14:paraId="07497CE0" w14:textId="4AC884D2" w:rsidR="00F95877" w:rsidRPr="00415350" w:rsidRDefault="00F95877" w:rsidP="00F9587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66F89" w:rsidRPr="00415350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. SEM images of a) OP RAW before adsorption experiments and after adsorption of b) Nd, c) Dy. On the right the elemental analysis.</w:t>
      </w:r>
    </w:p>
    <w:p w14:paraId="29484936" w14:textId="77777777" w:rsidR="00F95877" w:rsidRPr="00415350" w:rsidRDefault="00F95877" w:rsidP="00F95877">
      <w:pPr>
        <w:rPr>
          <w:rFonts w:ascii="Times New Roman" w:hAnsi="Times New Roman" w:cs="Times New Roman"/>
          <w:lang w:val="en-US"/>
        </w:rPr>
      </w:pPr>
    </w:p>
    <w:tbl>
      <w:tblPr>
        <w:tblStyle w:val="Grigliatabella"/>
        <w:tblW w:w="10159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780"/>
        <w:gridCol w:w="6379"/>
      </w:tblGrid>
      <w:tr w:rsidR="00415350" w:rsidRPr="00415350" w14:paraId="41103709" w14:textId="77777777" w:rsidTr="00B64341">
        <w:tc>
          <w:tcPr>
            <w:tcW w:w="3780" w:type="dxa"/>
            <w:vAlign w:val="center"/>
          </w:tcPr>
          <w:p w14:paraId="552D5A0F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t-IT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32E11B4D" wp14:editId="00E1252E">
                  <wp:extent cx="2810075" cy="2190750"/>
                  <wp:effectExtent l="0" t="0" r="9525" b="0"/>
                  <wp:docPr id="214964478" name="Immagine 1" descr="Immagine che contiene natura, grotta, cratere, bianco e nero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964478" name="Immagine 1" descr="Immagine che contiene natura, grotta, cratere, bianco e nero&#10;&#10;Il contenuto generato dall'IA potrebbe non essere corretto."/>
                          <pic:cNvPicPr/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2834453" cy="22097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47E4C931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t-IT"/>
              </w:rPr>
            </w:pPr>
          </w:p>
        </w:tc>
        <w:tc>
          <w:tcPr>
            <w:tcW w:w="6379" w:type="dxa"/>
            <w:vAlign w:val="center"/>
          </w:tcPr>
          <w:p w14:paraId="2F072B2D" w14:textId="77777777" w:rsidR="00F95877" w:rsidRPr="00415350" w:rsidRDefault="00F95877" w:rsidP="00B64341">
            <w:pPr>
              <w:spacing w:before="60" w:after="60"/>
              <w:rPr>
                <w:rFonts w:ascii="Arial" w:hAnsi="Arial" w:cs="Arial"/>
                <w:lang w:val="en-US"/>
              </w:rPr>
            </w:pPr>
            <w:r w:rsidRPr="00415350">
              <w:rPr>
                <w:rFonts w:ascii="Arial" w:hAnsi="Arial" w:cs="Arial"/>
                <w:lang w:val="en-US"/>
              </w:rPr>
              <w:t xml:space="preserve"> </w:t>
            </w:r>
            <w:r w:rsidRPr="00415350">
              <w:rPr>
                <w:rFonts w:ascii="Arial" w:hAnsi="Arial" w:cs="Arial"/>
                <w:noProof/>
                <w:lang w:val="en-US"/>
              </w:rPr>
              <w:drawing>
                <wp:inline distT="0" distB="0" distL="0" distR="0" wp14:anchorId="585BFEC5" wp14:editId="2E7033C0">
                  <wp:extent cx="3858753" cy="2019807"/>
                  <wp:effectExtent l="0" t="0" r="8890" b="0"/>
                  <wp:docPr id="489920611" name="Immagine 21" descr="Immagine che contiene diagramma, schizzo, testo, Disegno tecnico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9920611" name="Immagine 21" descr="Immagine che contiene diagramma, schizzo, testo, Disegno tecnico&#10;&#10;Il contenuto generato dall'IA potrebbe non essere corretto.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89148" cy="203571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5350" w:rsidRPr="00415350" w14:paraId="24917DC8" w14:textId="77777777" w:rsidTr="00B64341">
        <w:tc>
          <w:tcPr>
            <w:tcW w:w="10159" w:type="dxa"/>
            <w:gridSpan w:val="2"/>
            <w:vAlign w:val="center"/>
          </w:tcPr>
          <w:p w14:paraId="261C3E5F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)</w:t>
            </w:r>
          </w:p>
        </w:tc>
      </w:tr>
      <w:tr w:rsidR="00415350" w:rsidRPr="00415350" w14:paraId="23B9C6B5" w14:textId="77777777" w:rsidTr="00B64341">
        <w:tc>
          <w:tcPr>
            <w:tcW w:w="3780" w:type="dxa"/>
            <w:vAlign w:val="center"/>
          </w:tcPr>
          <w:p w14:paraId="7C932F21" w14:textId="77777777" w:rsidR="00F95877" w:rsidRPr="00415350" w:rsidRDefault="00F95877" w:rsidP="00B64341">
            <w:pPr>
              <w:pStyle w:val="NormaleWeb"/>
              <w:jc w:val="center"/>
              <w:rPr>
                <w:lang w:val="en-US"/>
              </w:rPr>
            </w:pPr>
            <w:r w:rsidRPr="00415350">
              <w:rPr>
                <w:noProof/>
                <w:lang w:val="en-US"/>
              </w:rPr>
              <w:drawing>
                <wp:inline distT="0" distB="0" distL="0" distR="0" wp14:anchorId="1374C03A" wp14:editId="00FF2992">
                  <wp:extent cx="2809875" cy="2185035"/>
                  <wp:effectExtent l="0" t="0" r="9525" b="5715"/>
                  <wp:docPr id="996036265" name="Immagine 1" descr="Immagine che contiene barriera corallina, muffa, natura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6036265" name="Immagine 1" descr="Immagine che contiene barriera corallina, muffa, natura&#10;&#10;Il contenuto generato dall'IA potrebbe non essere corretto.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09875" cy="2185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379" w:type="dxa"/>
            <w:vAlign w:val="center"/>
          </w:tcPr>
          <w:p w14:paraId="3583FE26" w14:textId="77777777" w:rsidR="00F95877" w:rsidRPr="00415350" w:rsidRDefault="00F95877" w:rsidP="00B64341">
            <w:pPr>
              <w:spacing w:before="60" w:after="60"/>
              <w:rPr>
                <w:rFonts w:ascii="Arial" w:hAnsi="Arial" w:cs="Arial"/>
                <w:lang w:val="en-US"/>
              </w:rPr>
            </w:pPr>
            <w:r w:rsidRPr="00415350">
              <w:rPr>
                <w:rFonts w:ascii="Arial" w:hAnsi="Arial" w:cs="Arial"/>
                <w:noProof/>
                <w:lang w:val="en-US" w:eastAsia="it-IT"/>
              </w:rPr>
              <w:drawing>
                <wp:inline distT="0" distB="0" distL="0" distR="0" wp14:anchorId="57EA77DE" wp14:editId="59055178">
                  <wp:extent cx="3927013" cy="2065600"/>
                  <wp:effectExtent l="0" t="0" r="0" b="0"/>
                  <wp:docPr id="1796829289" name="Immagine 1" descr="Immagine che contiene schizzo, disegno, antenna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6829289" name="Immagine 1" descr="Immagine che contiene schizzo, disegno, antenna&#10;&#10;Il contenuto generato dall'IA potrebbe non essere corretto."/>
                          <pic:cNvPicPr/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3937548" cy="20711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5350" w:rsidRPr="00415350" w14:paraId="51739463" w14:textId="77777777" w:rsidTr="00B64341">
        <w:tc>
          <w:tcPr>
            <w:tcW w:w="10159" w:type="dxa"/>
            <w:gridSpan w:val="2"/>
            <w:vAlign w:val="center"/>
          </w:tcPr>
          <w:p w14:paraId="2908CB7F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it-IT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)</w:t>
            </w:r>
          </w:p>
        </w:tc>
      </w:tr>
      <w:tr w:rsidR="00415350" w:rsidRPr="00415350" w14:paraId="7F2C0E6A" w14:textId="77777777" w:rsidTr="00B64341">
        <w:tc>
          <w:tcPr>
            <w:tcW w:w="3780" w:type="dxa"/>
            <w:vAlign w:val="center"/>
          </w:tcPr>
          <w:p w14:paraId="5A107E38" w14:textId="77777777" w:rsidR="00F95877" w:rsidRPr="00415350" w:rsidRDefault="00F95877" w:rsidP="00B64341">
            <w:pPr>
              <w:pStyle w:val="NormaleWeb"/>
              <w:spacing w:before="60" w:beforeAutospacing="0" w:after="60" w:afterAutospacing="0"/>
              <w:jc w:val="center"/>
              <w:rPr>
                <w:lang w:val="en-US"/>
              </w:rPr>
            </w:pPr>
            <w:r w:rsidRPr="00415350">
              <w:rPr>
                <w:noProof/>
                <w:lang w:val="en-US"/>
              </w:rPr>
              <w:drawing>
                <wp:inline distT="0" distB="0" distL="0" distR="0" wp14:anchorId="3C135B62" wp14:editId="4DA5A2EE">
                  <wp:extent cx="2778760" cy="2159000"/>
                  <wp:effectExtent l="0" t="0" r="2540" b="0"/>
                  <wp:docPr id="1096496450" name="Immagine 1" descr="Immagine che contiene acqua, schermata, Fotografia monocromatica, barriera corallina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6496450" name="Immagine 1" descr="Immagine che contiene acqua, schermata, Fotografia monocromatica, barriera corallina&#10;&#10;Il contenuto generato dall'IA potrebbe non essere corretto.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8760" cy="2159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379" w:type="dxa"/>
            <w:vAlign w:val="center"/>
          </w:tcPr>
          <w:p w14:paraId="45C70588" w14:textId="77777777" w:rsidR="00F95877" w:rsidRPr="00415350" w:rsidRDefault="00F95877" w:rsidP="00B64341">
            <w:pPr>
              <w:spacing w:before="60" w:after="60"/>
              <w:rPr>
                <w:rFonts w:ascii="Arial" w:hAnsi="Arial" w:cs="Arial"/>
                <w:lang w:val="en-US"/>
              </w:rPr>
            </w:pPr>
            <w:r w:rsidRPr="00415350">
              <w:rPr>
                <w:rFonts w:ascii="Arial" w:hAnsi="Arial" w:cs="Arial"/>
                <w:noProof/>
                <w:lang w:val="en-US" w:eastAsia="it-IT"/>
              </w:rPr>
              <w:drawing>
                <wp:inline distT="0" distB="0" distL="0" distR="0" wp14:anchorId="6668669D" wp14:editId="4E35934A">
                  <wp:extent cx="3926023" cy="2013794"/>
                  <wp:effectExtent l="0" t="0" r="0" b="5715"/>
                  <wp:docPr id="411536238" name="Immagine 1" descr="Immagine che contiene schizzo, disegno, diagramma&#10;&#10;Il contenuto generato dall'IA potrebbe non essere corret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1536238" name="Immagine 1" descr="Immagine che contiene schizzo, disegno, diagramma&#10;&#10;Il contenuto generato dall'IA potrebbe non essere corretto."/>
                          <pic:cNvPicPr/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-21"/>
                          <a:stretch/>
                        </pic:blipFill>
                        <pic:spPr bwMode="auto">
                          <a:xfrm>
                            <a:off x="0" y="0"/>
                            <a:ext cx="3939715" cy="202081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5350" w:rsidRPr="00415350" w14:paraId="106FAC3F" w14:textId="77777777" w:rsidTr="00B64341">
        <w:tc>
          <w:tcPr>
            <w:tcW w:w="10159" w:type="dxa"/>
            <w:gridSpan w:val="2"/>
            <w:vAlign w:val="center"/>
          </w:tcPr>
          <w:p w14:paraId="5831FACF" w14:textId="77777777" w:rsidR="00F95877" w:rsidRPr="00415350" w:rsidRDefault="00F95877" w:rsidP="00B64341">
            <w:pPr>
              <w:spacing w:before="60" w:after="6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it-IT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)</w:t>
            </w:r>
          </w:p>
        </w:tc>
      </w:tr>
    </w:tbl>
    <w:p w14:paraId="272FA695" w14:textId="3474095F" w:rsidR="00F95877" w:rsidRPr="00415350" w:rsidRDefault="00F95877" w:rsidP="00F95877">
      <w:pPr>
        <w:spacing w:line="360" w:lineRule="auto"/>
        <w:jc w:val="both"/>
        <w:rPr>
          <w:rFonts w:ascii="Times New Roman" w:eastAsia="Calibri" w:hAnsi="Times New Roman" w:cs="Times New Roman"/>
          <w:b/>
          <w:bCs/>
          <w:kern w:val="24"/>
          <w:sz w:val="32"/>
          <w:szCs w:val="32"/>
          <w:lang w:val="en-US"/>
          <w14:ligatures w14:val="none"/>
        </w:rPr>
      </w:pPr>
      <w:r w:rsidRPr="00415350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66F89" w:rsidRPr="00415350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. SEM images of a) </w:t>
      </w:r>
      <w:r w:rsidRPr="00415350">
        <w:rPr>
          <w:rFonts w:ascii="Times New Roman" w:hAnsi="Times New Roman" w:cs="Times New Roman"/>
          <w:sz w:val="28"/>
          <w:szCs w:val="28"/>
          <w:lang w:val="en-US"/>
        </w:rPr>
        <w:t>GP H</w:t>
      </w:r>
      <w:r w:rsidRPr="00415350">
        <w:rPr>
          <w:rFonts w:ascii="Times New Roman" w:hAnsi="Times New Roman" w:cs="Times New Roman"/>
          <w:sz w:val="28"/>
          <w:szCs w:val="28"/>
          <w:vertAlign w:val="subscript"/>
          <w:lang w:val="en-US"/>
        </w:rPr>
        <w:t>2</w:t>
      </w:r>
      <w:r w:rsidRPr="00415350">
        <w:rPr>
          <w:rFonts w:ascii="Times New Roman" w:hAnsi="Times New Roman" w:cs="Times New Roman"/>
          <w:sz w:val="28"/>
          <w:szCs w:val="28"/>
          <w:lang w:val="en-US"/>
        </w:rPr>
        <w:t xml:space="preserve">O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before adsorption experiments and after adsorption of b) Nd, c) Dy. On the right </w:t>
      </w:r>
      <w:r w:rsidR="00824491" w:rsidRPr="00415350">
        <w:rPr>
          <w:rFonts w:ascii="Times New Roman" w:hAnsi="Times New Roman" w:cs="Times New Roman"/>
          <w:sz w:val="24"/>
          <w:szCs w:val="24"/>
          <w:lang w:val="en-US"/>
        </w:rPr>
        <w:t>is the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elemental analysis.</w:t>
      </w:r>
    </w:p>
    <w:p w14:paraId="049630AF" w14:textId="77777777" w:rsidR="001C29F4" w:rsidRPr="00415350" w:rsidRDefault="001C29F4" w:rsidP="00567C85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6"/>
        <w:gridCol w:w="4852"/>
      </w:tblGrid>
      <w:tr w:rsidR="00415350" w:rsidRPr="00415350" w14:paraId="67E44ED7" w14:textId="77777777" w:rsidTr="0086192B">
        <w:tc>
          <w:tcPr>
            <w:tcW w:w="4786" w:type="dxa"/>
          </w:tcPr>
          <w:p w14:paraId="291012E0" w14:textId="53611ED8" w:rsidR="00980EAD" w:rsidRPr="00415350" w:rsidRDefault="00B34A69" w:rsidP="00567C8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object w:dxaOrig="26310" w:dyaOrig="18607" w14:anchorId="0E8CEEEE">
                <v:shape id="_x0000_i1027" type="#_x0000_t75" alt="" style="width:270.75pt;height:192.75pt;mso-width-percent:0;mso-height-percent:0;mso-width-percent:0;mso-height-percent:0" o:ole="">
                  <v:imagedata r:id="rId24" o:title=""/>
                </v:shape>
                <o:OLEObject Type="Embed" ProgID="Origin50.Graph" ShapeID="_x0000_i1027" DrawAspect="Content" ObjectID="_1819183850" r:id="rId25"/>
              </w:object>
            </w:r>
          </w:p>
        </w:tc>
        <w:tc>
          <w:tcPr>
            <w:tcW w:w="4852" w:type="dxa"/>
          </w:tcPr>
          <w:p w14:paraId="68B0F643" w14:textId="49111343" w:rsidR="00980EAD" w:rsidRPr="00415350" w:rsidRDefault="00B34A69" w:rsidP="00567C8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object w:dxaOrig="26310" w:dyaOrig="18607" w14:anchorId="764582D9">
                <v:shape id="_x0000_i1028" type="#_x0000_t75" alt="" style="width:275.25pt;height:193.5pt;mso-width-percent:0;mso-height-percent:0;mso-width-percent:0;mso-height-percent:0" o:ole="">
                  <v:imagedata r:id="rId26" o:title=""/>
                </v:shape>
                <o:OLEObject Type="Embed" ProgID="Origin50.Graph" ShapeID="_x0000_i1028" DrawAspect="Content" ObjectID="_1819183851" r:id="rId27"/>
              </w:object>
            </w:r>
          </w:p>
        </w:tc>
      </w:tr>
      <w:tr w:rsidR="00415350" w:rsidRPr="00415350" w14:paraId="12A168C5" w14:textId="77777777" w:rsidTr="0086192B">
        <w:tc>
          <w:tcPr>
            <w:tcW w:w="4786" w:type="dxa"/>
          </w:tcPr>
          <w:p w14:paraId="3CB17A87" w14:textId="0EAB9EA4" w:rsidR="00135889" w:rsidRPr="00415350" w:rsidRDefault="00135889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)</w:t>
            </w:r>
            <w:r w:rsidR="00013222" w:rsidRPr="00415350">
              <w:rPr>
                <w:rFonts w:ascii="Times New Roman" w:eastAsia="Calibri" w:hAnsi="Times New Roman" w:cs="Times New Roman"/>
                <w:kern w:val="24"/>
                <w:sz w:val="24"/>
                <w:szCs w:val="24"/>
                <w:lang w:val="en-US"/>
              </w:rPr>
              <w:t xml:space="preserve"> Nd</w:t>
            </w:r>
            <w:r w:rsidR="00013222" w:rsidRPr="00415350">
              <w:rPr>
                <w:rFonts w:ascii="Times New Roman" w:eastAsia="Calibri" w:hAnsi="Times New Roman" w:cs="Times New Roman"/>
                <w:kern w:val="24"/>
                <w:sz w:val="24"/>
                <w:szCs w:val="24"/>
                <w:vertAlign w:val="superscript"/>
                <w:lang w:val="en-US"/>
              </w:rPr>
              <w:t>3+</w:t>
            </w:r>
          </w:p>
        </w:tc>
        <w:tc>
          <w:tcPr>
            <w:tcW w:w="4852" w:type="dxa"/>
          </w:tcPr>
          <w:p w14:paraId="7FB66082" w14:textId="0CE281AD" w:rsidR="00135889" w:rsidRPr="00415350" w:rsidRDefault="00135889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)</w:t>
            </w:r>
            <w:r w:rsidR="00013222" w:rsidRPr="00415350">
              <w:rPr>
                <w:rFonts w:ascii="Times New Roman" w:eastAsia="Calibri" w:hAnsi="Times New Roman" w:cs="Times New Roman"/>
                <w:kern w:val="24"/>
                <w:sz w:val="24"/>
                <w:szCs w:val="24"/>
                <w:lang w:val="en-US"/>
              </w:rPr>
              <w:t xml:space="preserve"> Dy</w:t>
            </w:r>
            <w:r w:rsidR="00013222" w:rsidRPr="00415350">
              <w:rPr>
                <w:rFonts w:ascii="Times New Roman" w:eastAsia="Calibri" w:hAnsi="Times New Roman" w:cs="Times New Roman"/>
                <w:kern w:val="24"/>
                <w:sz w:val="24"/>
                <w:szCs w:val="24"/>
                <w:vertAlign w:val="superscript"/>
                <w:lang w:val="en-US"/>
              </w:rPr>
              <w:t>3+</w:t>
            </w:r>
          </w:p>
        </w:tc>
      </w:tr>
    </w:tbl>
    <w:p w14:paraId="4086020F" w14:textId="1FD70511" w:rsidR="00980EAD" w:rsidRPr="00415350" w:rsidRDefault="0036494C" w:rsidP="00567C8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Figure</w:t>
      </w:r>
      <w:r w:rsidR="008914DF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 xml:space="preserve"> S</w:t>
      </w:r>
      <w:r w:rsidR="00566F89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5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. PFO kinetics of adsorption of </w:t>
      </w:r>
      <w:r w:rsidR="0001322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Nd</w:t>
      </w:r>
      <w:r w:rsidR="00013222"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</w:rPr>
        <w:t>3+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(a) and 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Dy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 xml:space="preserve">3+ 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(b) ions 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on BP H</w:t>
      </w:r>
      <w:r w:rsidR="00E401A2" w:rsidRPr="00415350">
        <w:rPr>
          <w:rFonts w:ascii="Times New Roman" w:eastAsia="Calibri" w:hAnsi="Times New Roman" w:cs="Times New Roman"/>
          <w:kern w:val="24"/>
          <w:position w:val="-7"/>
          <w:sz w:val="24"/>
          <w:szCs w:val="24"/>
          <w:vertAlign w:val="subscript"/>
          <w:lang w:val="en-US"/>
        </w:rPr>
        <w:t>2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O </w:t>
      </w:r>
      <w:r w:rsidR="00E401A2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(</w:t>
      </w:r>
      <w:r w:rsidR="00E401A2" w:rsidRPr="00415350">
        <w:rPr>
          <w:rFonts w:ascii="Cambria Math" w:eastAsia="Calibri" w:hAnsi="Cambria Math" w:cs="Cambria Math"/>
          <w:kern w:val="24"/>
          <w:sz w:val="24"/>
          <w:szCs w:val="24"/>
          <w:lang w:val="en-US"/>
        </w:rPr>
        <w:t>△</w:t>
      </w:r>
      <w:r w:rsidR="00E401A2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 xml:space="preserve">), 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RAW OP (</w:t>
      </w:r>
      <w:r w:rsidR="00E401A2" w:rsidRPr="00415350">
        <w:rPr>
          <w:rFonts w:ascii="Times New Roman" w:eastAsia="Wingdings 2" w:hAnsi="Times New Roman" w:cs="Times New Roman"/>
          <w:kern w:val="24"/>
          <w:sz w:val="24"/>
          <w:szCs w:val="24"/>
          <w:lang w:val="en-US"/>
        </w:rPr>
        <w:t>□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), and GP H</w:t>
      </w:r>
      <w:r w:rsidR="00E401A2" w:rsidRPr="00415350">
        <w:rPr>
          <w:rFonts w:ascii="Times New Roman" w:eastAsia="Calibri" w:hAnsi="Times New Roman" w:cs="Times New Roman"/>
          <w:kern w:val="24"/>
          <w:position w:val="-7"/>
          <w:sz w:val="24"/>
          <w:szCs w:val="24"/>
          <w:vertAlign w:val="subscript"/>
          <w:lang w:val="en-US"/>
        </w:rPr>
        <w:t>2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O (</w:t>
      </w:r>
      <w:r w:rsidR="00E401A2" w:rsidRPr="00415350">
        <w:rPr>
          <w:rFonts w:ascii="Times New Roman" w:eastAsia="Wingdings 2" w:hAnsi="Times New Roman" w:cs="Times New Roman"/>
          <w:kern w:val="24"/>
          <w:sz w:val="24"/>
          <w:szCs w:val="24"/>
          <w:lang w:val="en-US"/>
        </w:rPr>
        <w:t>○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) adsorbents at low ionic strength and t = 25°C.</w:t>
      </w:r>
    </w:p>
    <w:p w14:paraId="7A26B976" w14:textId="77777777" w:rsidR="005245CB" w:rsidRPr="00415350" w:rsidRDefault="005245CB" w:rsidP="00567C85">
      <w:pPr>
        <w:spacing w:line="360" w:lineRule="auto"/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07"/>
        <w:gridCol w:w="4831"/>
      </w:tblGrid>
      <w:tr w:rsidR="00415350" w:rsidRPr="00415350" w14:paraId="42A3F109" w14:textId="77777777" w:rsidTr="00BA5777">
        <w:tc>
          <w:tcPr>
            <w:tcW w:w="4807" w:type="dxa"/>
          </w:tcPr>
          <w:p w14:paraId="2FBEFAC5" w14:textId="33C0B4F9" w:rsidR="005245CB" w:rsidRPr="00415350" w:rsidRDefault="00B34A69" w:rsidP="00567C8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object w:dxaOrig="26310" w:dyaOrig="18607" w14:anchorId="6323E6BF">
                <v:shape id="_x0000_i1029" type="#_x0000_t75" alt="" style="width:258pt;height:182.25pt;mso-width-percent:0;mso-height-percent:0;mso-width-percent:0;mso-height-percent:0" o:ole="">
                  <v:imagedata r:id="rId28" o:title=""/>
                </v:shape>
                <o:OLEObject Type="Embed" ProgID="Origin50.Graph" ShapeID="_x0000_i1029" DrawAspect="Content" ObjectID="_1819183852" r:id="rId29"/>
              </w:object>
            </w:r>
          </w:p>
        </w:tc>
        <w:tc>
          <w:tcPr>
            <w:tcW w:w="4831" w:type="dxa"/>
          </w:tcPr>
          <w:p w14:paraId="4CA720D9" w14:textId="311FE009" w:rsidR="005245CB" w:rsidRPr="00415350" w:rsidRDefault="00B34A69" w:rsidP="00567C8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object w:dxaOrig="26310" w:dyaOrig="18607" w14:anchorId="2465FF51">
                <v:shape id="_x0000_i1030" type="#_x0000_t75" alt="" style="width:259.5pt;height:182.25pt;mso-width-percent:0;mso-height-percent:0;mso-width-percent:0;mso-height-percent:0" o:ole="">
                  <v:imagedata r:id="rId30" o:title=""/>
                </v:shape>
                <o:OLEObject Type="Embed" ProgID="Origin50.Graph" ShapeID="_x0000_i1030" DrawAspect="Content" ObjectID="_1819183853" r:id="rId31"/>
              </w:object>
            </w:r>
          </w:p>
        </w:tc>
      </w:tr>
      <w:tr w:rsidR="00415350" w:rsidRPr="00415350" w14:paraId="61DA900E" w14:textId="77777777" w:rsidTr="00BA5777">
        <w:tc>
          <w:tcPr>
            <w:tcW w:w="4807" w:type="dxa"/>
          </w:tcPr>
          <w:p w14:paraId="2662B5B2" w14:textId="29364144" w:rsidR="00135889" w:rsidRPr="00415350" w:rsidRDefault="00135889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)</w:t>
            </w:r>
          </w:p>
        </w:tc>
        <w:tc>
          <w:tcPr>
            <w:tcW w:w="4831" w:type="dxa"/>
          </w:tcPr>
          <w:p w14:paraId="33E135D2" w14:textId="41F7C631" w:rsidR="00135889" w:rsidRPr="00415350" w:rsidRDefault="00135889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)</w:t>
            </w:r>
          </w:p>
        </w:tc>
      </w:tr>
    </w:tbl>
    <w:p w14:paraId="4EC12B06" w14:textId="300020A3" w:rsidR="007E5EEC" w:rsidRPr="00415350" w:rsidRDefault="0036494C" w:rsidP="00136844">
      <w:pPr>
        <w:spacing w:line="360" w:lineRule="auto"/>
        <w:jc w:val="both"/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Figure</w:t>
      </w:r>
      <w:r w:rsidR="00A06ACE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 xml:space="preserve"> </w:t>
      </w:r>
      <w:r w:rsidR="00E401A2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S</w:t>
      </w:r>
      <w:r w:rsidR="00566F89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6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. PGO kinetics of adsorption of Nd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</w:rPr>
        <w:t>3+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(a) and 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Dy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 xml:space="preserve">3+ </w:t>
      </w:r>
      <w:r w:rsidR="00A06ACE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(b) ions 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on BP H</w:t>
      </w:r>
      <w:r w:rsidR="00E401A2" w:rsidRPr="00415350">
        <w:rPr>
          <w:rFonts w:ascii="Times New Roman" w:eastAsia="Calibri" w:hAnsi="Times New Roman" w:cs="Times New Roman"/>
          <w:kern w:val="24"/>
          <w:position w:val="-7"/>
          <w:sz w:val="24"/>
          <w:szCs w:val="24"/>
          <w:vertAlign w:val="subscript"/>
          <w:lang w:val="en-US"/>
        </w:rPr>
        <w:t>2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O </w:t>
      </w:r>
      <w:r w:rsidR="00E401A2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(</w:t>
      </w:r>
      <w:r w:rsidR="00E401A2" w:rsidRPr="00415350">
        <w:rPr>
          <w:rFonts w:ascii="Cambria Math" w:eastAsia="Calibri" w:hAnsi="Cambria Math" w:cs="Cambria Math"/>
          <w:kern w:val="24"/>
          <w:sz w:val="24"/>
          <w:szCs w:val="24"/>
          <w:lang w:val="en-US"/>
        </w:rPr>
        <w:t>△</w:t>
      </w:r>
      <w:r w:rsidR="00E401A2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 xml:space="preserve">), 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RAW OP (</w:t>
      </w:r>
      <w:r w:rsidR="00E401A2" w:rsidRPr="00415350">
        <w:rPr>
          <w:rFonts w:ascii="Times New Roman" w:eastAsia="Wingdings 2" w:hAnsi="Times New Roman" w:cs="Times New Roman"/>
          <w:kern w:val="24"/>
          <w:sz w:val="24"/>
          <w:szCs w:val="24"/>
          <w:lang w:val="en-US"/>
        </w:rPr>
        <w:t>□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), and GP H</w:t>
      </w:r>
      <w:r w:rsidR="00E401A2" w:rsidRPr="00415350">
        <w:rPr>
          <w:rFonts w:ascii="Times New Roman" w:eastAsia="Calibri" w:hAnsi="Times New Roman" w:cs="Times New Roman"/>
          <w:kern w:val="24"/>
          <w:position w:val="-7"/>
          <w:sz w:val="24"/>
          <w:szCs w:val="24"/>
          <w:vertAlign w:val="subscript"/>
          <w:lang w:val="en-US"/>
        </w:rPr>
        <w:t>2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O (</w:t>
      </w:r>
      <w:r w:rsidR="00E401A2" w:rsidRPr="00415350">
        <w:rPr>
          <w:rFonts w:ascii="Times New Roman" w:eastAsia="Wingdings 2" w:hAnsi="Times New Roman" w:cs="Times New Roman"/>
          <w:kern w:val="24"/>
          <w:sz w:val="24"/>
          <w:szCs w:val="24"/>
          <w:lang w:val="en-US"/>
        </w:rPr>
        <w:t>○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) adsorbents at low ionic strength and </w:t>
      </w:r>
      <w:r w:rsidR="00E401A2" w:rsidRPr="00415350">
        <w:rPr>
          <w:rFonts w:ascii="Times New Roman" w:eastAsia="Calibri" w:hAnsi="Times New Roman" w:cs="Times New Roman"/>
          <w:i/>
          <w:iCs/>
          <w:kern w:val="24"/>
          <w:sz w:val="24"/>
          <w:szCs w:val="24"/>
          <w:lang w:val="en-US"/>
        </w:rPr>
        <w:t>t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= 25°C.</w:t>
      </w:r>
    </w:p>
    <w:p w14:paraId="106C2CEF" w14:textId="77777777" w:rsidR="00BA71BC" w:rsidRPr="00415350" w:rsidRDefault="00BA71BC" w:rsidP="0013684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9"/>
        <w:gridCol w:w="4819"/>
      </w:tblGrid>
      <w:tr w:rsidR="00415350" w:rsidRPr="00415350" w14:paraId="74AE22F1" w14:textId="77777777" w:rsidTr="006D4353">
        <w:tc>
          <w:tcPr>
            <w:tcW w:w="4872" w:type="dxa"/>
          </w:tcPr>
          <w:p w14:paraId="23131552" w14:textId="14039877" w:rsidR="00467E25" w:rsidRPr="00415350" w:rsidRDefault="00B34A69" w:rsidP="00567C8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object w:dxaOrig="26310" w:dyaOrig="18607" w14:anchorId="02737243">
                <v:shape id="_x0000_i1031" type="#_x0000_t75" alt="" style="width:264.75pt;height:186pt;mso-width-percent:0;mso-height-percent:0;mso-width-percent:0;mso-height-percent:0" o:ole="">
                  <v:imagedata r:id="rId32" o:title=""/>
                </v:shape>
                <o:OLEObject Type="Embed" ProgID="Origin50.Graph" ShapeID="_x0000_i1031" DrawAspect="Content" ObjectID="_1819183854" r:id="rId33"/>
              </w:object>
            </w:r>
          </w:p>
        </w:tc>
        <w:tc>
          <w:tcPr>
            <w:tcW w:w="4756" w:type="dxa"/>
          </w:tcPr>
          <w:p w14:paraId="2E25A16A" w14:textId="3677CFE7" w:rsidR="00467E25" w:rsidRPr="00415350" w:rsidRDefault="00B34A69" w:rsidP="00567C8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object w:dxaOrig="26310" w:dyaOrig="18607" w14:anchorId="02D54161">
                <v:shape id="_x0000_i1032" type="#_x0000_t75" alt="" style="width:264.75pt;height:186.75pt;mso-width-percent:0;mso-height-percent:0;mso-width-percent:0;mso-height-percent:0" o:ole="">
                  <v:imagedata r:id="rId34" o:title=""/>
                </v:shape>
                <o:OLEObject Type="Embed" ProgID="Origin50.Graph" ShapeID="_x0000_i1032" DrawAspect="Content" ObjectID="_1819183855" r:id="rId35"/>
              </w:object>
            </w:r>
          </w:p>
        </w:tc>
      </w:tr>
      <w:tr w:rsidR="00415350" w:rsidRPr="00415350" w14:paraId="509E1595" w14:textId="77777777" w:rsidTr="006D4353">
        <w:tc>
          <w:tcPr>
            <w:tcW w:w="4872" w:type="dxa"/>
          </w:tcPr>
          <w:p w14:paraId="577F63AC" w14:textId="53A34462" w:rsidR="00467E25" w:rsidRPr="00415350" w:rsidRDefault="00A06ACE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)</w:t>
            </w:r>
          </w:p>
        </w:tc>
        <w:tc>
          <w:tcPr>
            <w:tcW w:w="4756" w:type="dxa"/>
          </w:tcPr>
          <w:p w14:paraId="4D1F9B85" w14:textId="3E39D166" w:rsidR="00467E25" w:rsidRPr="00415350" w:rsidRDefault="00A06ACE" w:rsidP="00567C8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)</w:t>
            </w:r>
          </w:p>
        </w:tc>
      </w:tr>
    </w:tbl>
    <w:p w14:paraId="56F71A36" w14:textId="27EB351D" w:rsidR="00F7759D" w:rsidRPr="00415350" w:rsidRDefault="00A06ACE" w:rsidP="00567C85">
      <w:pPr>
        <w:spacing w:line="360" w:lineRule="auto"/>
        <w:jc w:val="both"/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sectPr w:rsidR="00F7759D" w:rsidRPr="00415350" w:rsidSect="007F61AA">
          <w:pgSz w:w="11906" w:h="16838"/>
          <w:pgMar w:top="1333" w:right="1134" w:bottom="1134" w:left="1134" w:header="708" w:footer="708" w:gutter="0"/>
          <w:cols w:space="708"/>
          <w:docGrid w:linePitch="360"/>
        </w:sectPr>
      </w:pP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Fig</w:t>
      </w:r>
      <w:r w:rsidR="0036494C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ure</w:t>
      </w:r>
      <w:r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 xml:space="preserve"> </w:t>
      </w:r>
      <w:r w:rsidR="000E788E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S</w:t>
      </w:r>
      <w:r w:rsidR="00566F89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7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. DEM kinetics of adsorption of Nd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</w:rPr>
        <w:t>3+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(a) and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t>Dy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vertAlign w:val="superscript"/>
          <w:lang w:val="en-US"/>
          <w14:ligatures w14:val="none"/>
        </w:rPr>
        <w:t xml:space="preserve">3+ </w: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(b) ions on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BP H</w:t>
      </w:r>
      <w:r w:rsidR="00E401A2" w:rsidRPr="00415350">
        <w:rPr>
          <w:rFonts w:ascii="Times New Roman" w:eastAsia="Calibri" w:hAnsi="Times New Roman" w:cs="Times New Roman"/>
          <w:kern w:val="24"/>
          <w:position w:val="-7"/>
          <w:sz w:val="24"/>
          <w:szCs w:val="24"/>
          <w:vertAlign w:val="subscript"/>
          <w:lang w:val="en-US"/>
        </w:rPr>
        <w:t>2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O </w:t>
      </w:r>
      <w:r w:rsidR="00E401A2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>(</w:t>
      </w:r>
      <w:r w:rsidR="00E401A2" w:rsidRPr="00415350">
        <w:rPr>
          <w:rFonts w:ascii="Cambria Math" w:eastAsia="Calibri" w:hAnsi="Cambria Math" w:cs="Cambria Math"/>
          <w:kern w:val="24"/>
          <w:sz w:val="24"/>
          <w:szCs w:val="24"/>
          <w:lang w:val="en-US"/>
        </w:rPr>
        <w:t>△</w:t>
      </w:r>
      <w:r w:rsidR="00E401A2" w:rsidRPr="00415350">
        <w:rPr>
          <w:rFonts w:ascii="Times New Roman" w:eastAsia="Calibri" w:hAnsi="Times New Roman" w:cs="Times New Roman"/>
          <w:b/>
          <w:bCs/>
          <w:kern w:val="24"/>
          <w:sz w:val="24"/>
          <w:szCs w:val="24"/>
          <w:lang w:val="en-US"/>
        </w:rPr>
        <w:t xml:space="preserve">), 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RAW OP (</w:t>
      </w:r>
      <w:r w:rsidR="00E401A2" w:rsidRPr="00415350">
        <w:rPr>
          <w:rFonts w:ascii="Times New Roman" w:eastAsia="Wingdings 2" w:hAnsi="Times New Roman" w:cs="Times New Roman"/>
          <w:kern w:val="24"/>
          <w:sz w:val="24"/>
          <w:szCs w:val="24"/>
          <w:lang w:val="en-US"/>
        </w:rPr>
        <w:t>□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), and GP H</w:t>
      </w:r>
      <w:r w:rsidR="00E401A2" w:rsidRPr="00415350">
        <w:rPr>
          <w:rFonts w:ascii="Times New Roman" w:eastAsia="Calibri" w:hAnsi="Times New Roman" w:cs="Times New Roman"/>
          <w:kern w:val="24"/>
          <w:position w:val="-7"/>
          <w:sz w:val="24"/>
          <w:szCs w:val="24"/>
          <w:vertAlign w:val="subscript"/>
          <w:lang w:val="en-US"/>
        </w:rPr>
        <w:t>2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>O (</w:t>
      </w:r>
      <w:r w:rsidR="00E401A2" w:rsidRPr="00415350">
        <w:rPr>
          <w:rFonts w:ascii="Times New Roman" w:eastAsia="Wingdings 2" w:hAnsi="Times New Roman" w:cs="Times New Roman"/>
          <w:kern w:val="24"/>
          <w:sz w:val="24"/>
          <w:szCs w:val="24"/>
          <w:lang w:val="en-US"/>
        </w:rPr>
        <w:t>○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) adsorbents at low ionic strength and </w:t>
      </w:r>
      <w:r w:rsidR="00E401A2" w:rsidRPr="00415350">
        <w:rPr>
          <w:rFonts w:ascii="Times New Roman" w:eastAsia="Calibri" w:hAnsi="Times New Roman" w:cs="Times New Roman"/>
          <w:i/>
          <w:iCs/>
          <w:kern w:val="24"/>
          <w:sz w:val="24"/>
          <w:szCs w:val="24"/>
          <w:lang w:val="en-US"/>
        </w:rPr>
        <w:t>t</w:t>
      </w:r>
      <w:r w:rsidR="00E401A2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= 25°C.</w:t>
      </w:r>
    </w:p>
    <w:p w14:paraId="2E109F00" w14:textId="08E223EA" w:rsidR="00F7759D" w:rsidRPr="00415350" w:rsidRDefault="00B34A69" w:rsidP="00F7759D">
      <w:pPr>
        <w:jc w:val="center"/>
        <w:rPr>
          <w:lang w:val="en-US"/>
        </w:rPr>
      </w:pPr>
      <w:r w:rsidRPr="00415350">
        <w:rPr>
          <w:noProof/>
          <w:lang w:val="en-US"/>
        </w:rPr>
        <w:object w:dxaOrig="26310" w:dyaOrig="18607" w14:anchorId="60B58087">
          <v:shape id="_x0000_i1033" type="#_x0000_t75" alt="" style="width:294.75pt;height:225.75pt;mso-width-percent:0;mso-height-percent:0;mso-width-percent:0;mso-height-percent:0" o:ole="">
            <v:imagedata r:id="rId36" o:title="" croptop="5884f" cropbottom="2890f" cropleft="4173f" cropright="8662f"/>
          </v:shape>
          <o:OLEObject Type="Embed" ProgID="Origin50.Graph" ShapeID="_x0000_i1033" DrawAspect="Content" ObjectID="_1819183856" r:id="rId37"/>
        </w:object>
      </w:r>
    </w:p>
    <w:p w14:paraId="4EB08250" w14:textId="036C3FE4" w:rsidR="00F7759D" w:rsidRPr="00415350" w:rsidRDefault="00F7759D" w:rsidP="00F7759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66F89"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. PSO</w:t>
      </w:r>
      <w:r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kinetics of adsorption of La</w:t>
      </w:r>
      <w:r w:rsidRPr="004153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3+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on BP H</w:t>
      </w:r>
      <w:r w:rsidRPr="004153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O (Δ)</w:t>
      </w:r>
      <w:r w:rsidR="00766B91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at low ionic strength and </w:t>
      </w:r>
      <w:r w:rsidR="00766B91" w:rsidRPr="00415350">
        <w:rPr>
          <w:rFonts w:ascii="Times New Roman" w:eastAsia="Calibri" w:hAnsi="Times New Roman" w:cs="Times New Roman"/>
          <w:i/>
          <w:iCs/>
          <w:kern w:val="24"/>
          <w:sz w:val="24"/>
          <w:szCs w:val="24"/>
          <w:lang w:val="en-US"/>
        </w:rPr>
        <w:t>t</w:t>
      </w:r>
      <w:r w:rsidR="00766B91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= 25°C.</w:t>
      </w:r>
    </w:p>
    <w:p w14:paraId="2FB64892" w14:textId="55EDE780" w:rsidR="00E401A2" w:rsidRPr="00415350" w:rsidRDefault="00E401A2" w:rsidP="00567C8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4826"/>
        <w:gridCol w:w="4802"/>
      </w:tblGrid>
      <w:tr w:rsidR="00415350" w:rsidRPr="00415350" w14:paraId="7B4A00E1" w14:textId="77777777" w:rsidTr="00B64341">
        <w:tc>
          <w:tcPr>
            <w:tcW w:w="4826" w:type="dxa"/>
          </w:tcPr>
          <w:p w14:paraId="4B9B7041" w14:textId="7A0F8F59" w:rsidR="008C18A3" w:rsidRPr="00415350" w:rsidRDefault="007F3A94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lang w:val="en-US"/>
              </w:rPr>
              <w:drawing>
                <wp:inline distT="0" distB="0" distL="0" distR="0" wp14:anchorId="41FB3CB9" wp14:editId="3F174E7E">
                  <wp:extent cx="2688772" cy="2140026"/>
                  <wp:effectExtent l="0" t="0" r="0" b="0"/>
                  <wp:docPr id="1620136558" name="Immagin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0136558" name="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99261" cy="21483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02" w:type="dxa"/>
          </w:tcPr>
          <w:p w14:paraId="252E4641" w14:textId="4BBBB521" w:rsidR="008C18A3" w:rsidRPr="00415350" w:rsidRDefault="002A6E7C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lang w:val="en-US"/>
              </w:rPr>
              <w:drawing>
                <wp:inline distT="0" distB="0" distL="0" distR="0" wp14:anchorId="7B209AE9" wp14:editId="5A63B484">
                  <wp:extent cx="2712254" cy="2095117"/>
                  <wp:effectExtent l="0" t="0" r="0" b="635"/>
                  <wp:docPr id="970066457" name="Immagin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0066457" name="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8350" cy="21152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15350" w:rsidRPr="00415350" w14:paraId="3851BA5E" w14:textId="77777777" w:rsidTr="00B64341">
        <w:tc>
          <w:tcPr>
            <w:tcW w:w="4826" w:type="dxa"/>
          </w:tcPr>
          <w:p w14:paraId="6110ACB3" w14:textId="77777777" w:rsidR="008C18A3" w:rsidRPr="00415350" w:rsidRDefault="008C18A3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Dy</w:t>
            </w:r>
          </w:p>
        </w:tc>
        <w:tc>
          <w:tcPr>
            <w:tcW w:w="4802" w:type="dxa"/>
          </w:tcPr>
          <w:p w14:paraId="57BE3DB2" w14:textId="77777777" w:rsidR="008C18A3" w:rsidRPr="00415350" w:rsidRDefault="008C18A3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Nd</w:t>
            </w:r>
          </w:p>
        </w:tc>
      </w:tr>
      <w:tr w:rsidR="00415350" w:rsidRPr="00415350" w14:paraId="526EDE85" w14:textId="77777777" w:rsidTr="00B64341">
        <w:tc>
          <w:tcPr>
            <w:tcW w:w="4826" w:type="dxa"/>
          </w:tcPr>
          <w:p w14:paraId="326786C9" w14:textId="63EA4998" w:rsidR="008C18A3" w:rsidRPr="00415350" w:rsidRDefault="001317DD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noProof/>
                <w:lang w:val="en-US"/>
              </w:rPr>
              <w:drawing>
                <wp:inline distT="0" distB="0" distL="0" distR="0" wp14:anchorId="2E163F03" wp14:editId="7AFA2989">
                  <wp:extent cx="2685333" cy="2128652"/>
                  <wp:effectExtent l="0" t="0" r="1270" b="5080"/>
                  <wp:docPr id="150952233" name="Immagin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952233" name=""/>
                          <pic:cNvPicPr/>
                        </pic:nvPicPr>
                        <pic:blipFill>
                          <a:blip r:embed="rId4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14200" cy="21515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02" w:type="dxa"/>
          </w:tcPr>
          <w:p w14:paraId="48AA904E" w14:textId="5EA4D836" w:rsidR="008C18A3" w:rsidRPr="00415350" w:rsidRDefault="008C18A3" w:rsidP="00B64341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15350" w:rsidRPr="00415350" w14:paraId="3B2BD23E" w14:textId="77777777" w:rsidTr="00B64341">
        <w:tc>
          <w:tcPr>
            <w:tcW w:w="4826" w:type="dxa"/>
          </w:tcPr>
          <w:p w14:paraId="025B7A86" w14:textId="77777777" w:rsidR="008C18A3" w:rsidRPr="00415350" w:rsidRDefault="008C18A3" w:rsidP="00B64341">
            <w:pPr>
              <w:rPr>
                <w:rFonts w:ascii="Times New Roman" w:hAnsi="Times New Roman" w:cs="Times New Roman"/>
                <w:lang w:val="en-US"/>
              </w:rPr>
            </w:pPr>
            <w:r w:rsidRPr="00415350">
              <w:rPr>
                <w:rFonts w:ascii="Times New Roman" w:hAnsi="Times New Roman" w:cs="Times New Roman"/>
                <w:lang w:val="en-US"/>
              </w:rPr>
              <w:t>La</w:t>
            </w:r>
          </w:p>
        </w:tc>
        <w:tc>
          <w:tcPr>
            <w:tcW w:w="4802" w:type="dxa"/>
          </w:tcPr>
          <w:p w14:paraId="0A7810DE" w14:textId="75076BB3" w:rsidR="008C18A3" w:rsidRPr="00415350" w:rsidRDefault="008C18A3" w:rsidP="00B64341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</w:tbl>
    <w:p w14:paraId="3A9FC9A6" w14:textId="0C937380" w:rsidR="00A53D6F" w:rsidRPr="00415350" w:rsidRDefault="008C18A3" w:rsidP="00A53D6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566F89"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  <w:r w:rsidR="00A53D6F"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A53D6F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B</w:t>
      </w:r>
      <w:r w:rsidR="00A53D6F" w:rsidRPr="004153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="00A53D6F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vs. </w:t>
      </w:r>
      <w:r w:rsidR="00A53D6F" w:rsidRPr="00415350">
        <w:rPr>
          <w:rFonts w:ascii="Times New Roman" w:hAnsi="Times New Roman" w:cs="Times New Roman"/>
          <w:i/>
          <w:iCs/>
          <w:sz w:val="24"/>
          <w:szCs w:val="24"/>
          <w:lang w:val="en-US"/>
        </w:rPr>
        <w:t>t</w:t>
      </w:r>
      <w:r w:rsidR="00A53D6F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47CD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scatter </w:t>
      </w:r>
      <w:r w:rsidR="00A53D6F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plots for </w:t>
      </w:r>
      <w:r w:rsidR="00B74074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Dy (upper left), Nd (upper right), </w:t>
      </w:r>
      <w:r w:rsidR="00935D52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B74074" w:rsidRPr="00415350">
        <w:rPr>
          <w:rFonts w:ascii="Times New Roman" w:hAnsi="Times New Roman" w:cs="Times New Roman"/>
          <w:sz w:val="24"/>
          <w:szCs w:val="24"/>
          <w:lang w:val="en-US"/>
        </w:rPr>
        <w:t>La (lower left)</w:t>
      </w:r>
      <w:r w:rsidR="00CD5FE8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and fitting with the </w:t>
      </w:r>
      <w:r w:rsidR="00A53D6F" w:rsidRPr="00415350">
        <w:rPr>
          <w:rFonts w:ascii="Times New Roman" w:hAnsi="Times New Roman" w:cs="Times New Roman"/>
          <w:sz w:val="24"/>
          <w:szCs w:val="24"/>
          <w:lang w:val="en-US"/>
        </w:rPr>
        <w:t>Boyd’s</w:t>
      </w:r>
      <w:r w:rsidR="00A53D6F"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A53D6F" w:rsidRPr="00415350">
        <w:rPr>
          <w:rFonts w:ascii="Times New Roman" w:hAnsi="Times New Roman" w:cs="Times New Roman"/>
          <w:sz w:val="24"/>
          <w:szCs w:val="24"/>
          <w:lang w:val="en-US"/>
        </w:rPr>
        <w:t>kinetics model</w:t>
      </w:r>
      <w:r w:rsidR="002E11E5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(straight lines)</w:t>
      </w:r>
      <w:r w:rsidR="00A53D6F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3D6F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at low ionic strength and </w:t>
      </w:r>
      <w:r w:rsidR="00A53D6F" w:rsidRPr="00415350">
        <w:rPr>
          <w:rFonts w:ascii="Times New Roman" w:eastAsia="Calibri" w:hAnsi="Times New Roman" w:cs="Times New Roman"/>
          <w:i/>
          <w:iCs/>
          <w:kern w:val="24"/>
          <w:sz w:val="24"/>
          <w:szCs w:val="24"/>
          <w:lang w:val="en-US"/>
        </w:rPr>
        <w:t>t</w:t>
      </w:r>
      <w:r w:rsidR="00A53D6F"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</w:rPr>
        <w:t xml:space="preserve"> = 25°C.</w:t>
      </w:r>
    </w:p>
    <w:p w14:paraId="61B80057" w14:textId="1F07C66A" w:rsidR="008C18A3" w:rsidRPr="00415350" w:rsidRDefault="008C18A3" w:rsidP="00567C8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32EA18" w14:textId="77777777" w:rsidR="008C18A3" w:rsidRPr="00415350" w:rsidRDefault="008C18A3" w:rsidP="00567C8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9E7D611" w14:textId="43B9EB7E" w:rsidR="002B3C35" w:rsidRPr="00415350" w:rsidRDefault="00B34A69" w:rsidP="00BA71B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noProof/>
          <w:sz w:val="24"/>
          <w:szCs w:val="24"/>
          <w:lang w:val="en-US"/>
        </w:rPr>
        <w:object w:dxaOrig="26310" w:dyaOrig="18607" w14:anchorId="2D50926D">
          <v:shape id="_x0000_i1034" type="#_x0000_t75" alt="" style="width:343.5pt;height:243.75pt;mso-width-percent:0;mso-height-percent:0;mso-width-percent:0;mso-height-percent:0" o:ole="">
            <v:imagedata r:id="rId41" o:title=""/>
          </v:shape>
          <o:OLEObject Type="Embed" ProgID="Origin50.Graph" ShapeID="_x0000_i1034" DrawAspect="Content" ObjectID="_1819183857" r:id="rId42"/>
        </w:object>
      </w:r>
    </w:p>
    <w:p w14:paraId="1E1FB247" w14:textId="2574CB1C" w:rsidR="002B3C35" w:rsidRPr="00415350" w:rsidRDefault="0036494C" w:rsidP="00AF325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Figure</w:t>
      </w:r>
      <w:r w:rsidR="002F0135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7C0D19CD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S</w:t>
      </w:r>
      <w:r w:rsidR="00566F89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10</w:t>
      </w:r>
      <w:r w:rsidR="7C0D19CD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.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dsorption isotherms of Dy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+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nto BP H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2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 in aqueous solutions, at </w:t>
      </w:r>
      <w:r w:rsidR="002F0135"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t</w:t>
      </w:r>
      <w:r w:rsidR="002F0135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= 25°C, pH = 5.0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0.10 mol/dm³ 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NaNO</w:t>
      </w:r>
      <w:r w:rsidR="00435C0A" w:rsidRPr="0041535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3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○) and without ionic medium (</w:t>
      </w:r>
      <w:r w:rsidR="7C0D19CD" w:rsidRPr="00415350">
        <w:rPr>
          <w:rFonts w:ascii="Cambria Math" w:eastAsia="Cambria Math" w:hAnsi="Cambria Math" w:cs="Cambria Math"/>
          <w:sz w:val="24"/>
          <w:szCs w:val="24"/>
          <w:lang w:val="en-US"/>
        </w:rPr>
        <w:t>△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. The experimental data were processed using the Langmuir (solid line) and Freundlich (dotted line) models. </w:t>
      </w:r>
    </w:p>
    <w:p w14:paraId="260C1D43" w14:textId="3BE57E1E" w:rsidR="002B3C35" w:rsidRPr="00415350" w:rsidRDefault="7C0D19CD" w:rsidP="00AF3251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</w:p>
    <w:p w14:paraId="24890C78" w14:textId="0C21CBD6" w:rsidR="00136844" w:rsidRPr="00415350" w:rsidRDefault="00B34A69" w:rsidP="00BA71B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noProof/>
          <w:sz w:val="24"/>
          <w:szCs w:val="24"/>
          <w:lang w:val="en-US"/>
        </w:rPr>
        <w:object w:dxaOrig="26310" w:dyaOrig="18607" w14:anchorId="0B236748">
          <v:shape id="_x0000_i1035" type="#_x0000_t75" alt="" style="width:348.75pt;height:246.75pt;mso-width-percent:0;mso-height-percent:0;mso-width-percent:0;mso-height-percent:0" o:ole="">
            <v:imagedata r:id="rId43" o:title=""/>
          </v:shape>
          <o:OLEObject Type="Embed" ProgID="Origin50.Graph" ShapeID="_x0000_i1035" DrawAspect="Content" ObjectID="_1819183858" r:id="rId44"/>
        </w:object>
      </w:r>
    </w:p>
    <w:p w14:paraId="2B2ECC32" w14:textId="0EB5EDFB" w:rsidR="002B3C35" w:rsidRPr="00415350" w:rsidRDefault="0036494C" w:rsidP="00AF3251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Figure</w:t>
      </w:r>
      <w:r w:rsidR="7C0D19CD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S</w:t>
      </w:r>
      <w:r w:rsidR="002E11E5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1</w:t>
      </w:r>
      <w:r w:rsidR="00566F89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1</w:t>
      </w:r>
      <w:r w:rsidR="7C0D19CD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.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dsorption isotherms of Nd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+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nto BP H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2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 in aqueous solutions, at </w:t>
      </w:r>
      <w:r w:rsidR="002F0135"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t</w:t>
      </w:r>
      <w:r w:rsidR="002F0135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= 25°C, pH = 5.0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0.10 mol/dm³ in NaNO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(○) and without ionic medium (</w:t>
      </w:r>
      <w:r w:rsidR="7C0D19CD" w:rsidRPr="00415350">
        <w:rPr>
          <w:rFonts w:ascii="Cambria Math" w:eastAsia="Cambria Math" w:hAnsi="Cambria Math" w:cs="Cambria Math"/>
          <w:sz w:val="24"/>
          <w:szCs w:val="24"/>
          <w:lang w:val="en-US"/>
        </w:rPr>
        <w:t>△</w:t>
      </w:r>
      <w:r w:rsidR="7C0D19C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). The experimental data were processed using the Langmuir (solid line) and Freundlich (dotted line) models.</w:t>
      </w:r>
    </w:p>
    <w:p w14:paraId="5A057158" w14:textId="1A7F6E69" w:rsidR="00136844" w:rsidRPr="00415350" w:rsidRDefault="00B34A69" w:rsidP="00BA71BC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noProof/>
          <w:sz w:val="24"/>
          <w:szCs w:val="24"/>
          <w:lang w:val="en-US"/>
        </w:rPr>
        <w:object w:dxaOrig="26310" w:dyaOrig="18607" w14:anchorId="130B8910">
          <v:shape id="_x0000_i1036" type="#_x0000_t75" alt="" style="width:330pt;height:233.25pt;mso-width-percent:0;mso-height-percent:0;mso-width-percent:0;mso-height-percent:0" o:ole="">
            <v:imagedata r:id="rId45" o:title=""/>
          </v:shape>
          <o:OLEObject Type="Embed" ProgID="Origin50.Graph" ShapeID="_x0000_i1036" DrawAspect="Content" ObjectID="_1819183859" r:id="rId46"/>
        </w:object>
      </w:r>
    </w:p>
    <w:p w14:paraId="0103AC63" w14:textId="26D7CAA4" w:rsidR="00136844" w:rsidRPr="00415350" w:rsidRDefault="0036494C" w:rsidP="00AF325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Figure</w:t>
      </w:r>
      <w:r w:rsidR="00136844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 S</w:t>
      </w:r>
      <w:r w:rsidR="00F95877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1</w:t>
      </w:r>
      <w:r w:rsidR="00566F89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2</w:t>
      </w:r>
      <w:r w:rsidR="00136844" w:rsidRPr="00415350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.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dsorption isotherms of La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3+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nto BP H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 in aqueous solutions, at </w:t>
      </w:r>
      <w:r w:rsidR="002F0135"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t</w:t>
      </w:r>
      <w:r w:rsidR="002F0135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= 25°C, pH = 5.0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0.10 mol/dm³ in NaNO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406EBD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(○) and without ionic medium (</w:t>
      </w:r>
      <w:r w:rsidR="00136844" w:rsidRPr="00415350">
        <w:rPr>
          <w:rFonts w:ascii="Cambria Math" w:eastAsia="Cambria Math" w:hAnsi="Cambria Math" w:cs="Cambria Math"/>
          <w:sz w:val="24"/>
          <w:szCs w:val="24"/>
          <w:lang w:val="en-US"/>
        </w:rPr>
        <w:t>△</w:t>
      </w:r>
      <w:r w:rsidR="00136844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. The experimental data were processed using the Langmuir (solid line) and Freundlich (dotted line) models. </w:t>
      </w:r>
    </w:p>
    <w:p w14:paraId="56C5E589" w14:textId="77777777" w:rsidR="00136844" w:rsidRPr="00415350" w:rsidRDefault="00136844" w:rsidP="00AF3251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67DC5CA5" w14:textId="63CB8BD5" w:rsidR="006B6270" w:rsidRPr="00415350" w:rsidRDefault="006B6270" w:rsidP="006B627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The results obtained, in terms of </w:t>
      </w:r>
      <w:r w:rsidRPr="00415350">
        <w:rPr>
          <w:rFonts w:ascii="Times New Roman" w:hAnsi="Times New Roman" w:cs="Times New Roman"/>
          <w:i/>
          <w:iCs/>
          <w:sz w:val="24"/>
          <w:szCs w:val="24"/>
          <w:lang w:val="en-US"/>
        </w:rPr>
        <w:t>q</w:t>
      </w:r>
      <w:r w:rsidRPr="004153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e 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of adsorption and desorption for the four cycles, are depicted in the histograms reported in Figure</w:t>
      </w:r>
      <w:r w:rsidR="45427750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6D65978C" w:rsidRPr="0041535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45427750" w:rsidRPr="0041535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2F3AAF" w:rsidRPr="0041535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45427750"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>a-f</w:t>
      </w:r>
      <w:r w:rsidR="6B5F7831" w:rsidRPr="0041535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5C3450E" w14:textId="1C8313C1" w:rsidR="446D4999" w:rsidRPr="00415350" w:rsidRDefault="446D4999" w:rsidP="483B1240">
      <w:pPr>
        <w:spacing w:line="360" w:lineRule="auto"/>
        <w:jc w:val="both"/>
        <w:rPr>
          <w:rFonts w:ascii="Times New Roman" w:eastAsia="Times New Roman" w:hAnsi="Times New Roman" w:cs="Times New Roman"/>
          <w:lang w:val="en-US"/>
        </w:rPr>
      </w:pP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RAW OP (Figures S1</w:t>
      </w:r>
      <w:r w:rsidR="002F3AAF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3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a and S1</w:t>
      </w:r>
      <w:r w:rsidR="002F3AAF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3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) exhibited 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qₑ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values of 0.1509 mmol/g for Nd³⁺ and 0.1224 mmol/g for Dy³⁺ in the first cycle, but capacities dropped by more than half after the first regeneration. A similar trend was observed for 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q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vertAlign w:val="subscript"/>
          <w:lang w:val="en-US"/>
        </w:rPr>
        <w:t>des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,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hich progressively decreased over the cycles, indicating a reduced desorption capacity. GP H₂O (Figures S12c and S12d) started at 0.1125 mmol/g (Nd³⁺) and 0.1029 mmol/g (Dy³⁺) and showed a gradual decline in both 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qₑ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q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vertAlign w:val="subscript"/>
          <w:lang w:val="en-US"/>
        </w:rPr>
        <w:t>des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across the cycles. BP H₂O (Figures S1</w:t>
      </w:r>
      <w:r w:rsidR="002F3AAF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3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e and S1</w:t>
      </w:r>
      <w:r w:rsidR="002F3AAF"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>3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) maintained significantly higher and more stable capacities, with 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qₑ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ecreasing only from 0.3194 to 0.2586 mmol/g for Nd³⁺ and from 0.3086 to 0.2697 mmol/g for Dy³⁺. In this case, 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q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vertAlign w:val="subscript"/>
          <w:lang w:val="en-US"/>
        </w:rPr>
        <w:t>des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nsistently matched </w:t>
      </w:r>
      <w:r w:rsidRPr="0041535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qₑ</w:t>
      </w:r>
      <w:r w:rsidRPr="0041535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all cycles, showing no loss of desorption capacity over time.</w:t>
      </w:r>
    </w:p>
    <w:p w14:paraId="5562FC23" w14:textId="0AEACB01" w:rsidR="483B1240" w:rsidRPr="00415350" w:rsidRDefault="483B1240" w:rsidP="483B1240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57"/>
        <w:gridCol w:w="5008"/>
      </w:tblGrid>
      <w:tr w:rsidR="00415350" w:rsidRPr="00415350" w14:paraId="54FCD958" w14:textId="77777777" w:rsidTr="00B64341">
        <w:tc>
          <w:tcPr>
            <w:tcW w:w="5057" w:type="dxa"/>
          </w:tcPr>
          <w:p w14:paraId="6E2B6F74" w14:textId="77777777" w:rsidR="006B6270" w:rsidRPr="00415350" w:rsidRDefault="00B34A69" w:rsidP="00B6434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noProof/>
                <w:lang w:val="en-US"/>
              </w:rPr>
              <w:object w:dxaOrig="26310" w:dyaOrig="18592" w14:anchorId="32429B02">
                <v:shape id="_x0000_i1037" type="#_x0000_t75" alt="" style="width:246pt;height:174pt;mso-width-percent:0;mso-height-percent:0;mso-width-percent:0;mso-height-percent:0" o:ole="">
                  <v:imagedata r:id="rId47" o:title=""/>
                </v:shape>
                <o:OLEObject Type="Embed" ProgID="Origin50.Graph" ShapeID="_x0000_i1037" DrawAspect="Content" ObjectID="_1819183860" r:id="rId48"/>
              </w:object>
            </w:r>
          </w:p>
        </w:tc>
        <w:tc>
          <w:tcPr>
            <w:tcW w:w="5008" w:type="dxa"/>
          </w:tcPr>
          <w:p w14:paraId="135F95A7" w14:textId="77777777" w:rsidR="006B6270" w:rsidRPr="00415350" w:rsidRDefault="00B34A69" w:rsidP="00B6434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noProof/>
                <w:lang w:val="en-US"/>
              </w:rPr>
              <w:object w:dxaOrig="26310" w:dyaOrig="18592" w14:anchorId="40417471">
                <v:shape id="_x0000_i1038" type="#_x0000_t75" alt="" style="width:247.5pt;height:174pt;mso-width-percent:0;mso-height-percent:0;mso-width-percent:0;mso-height-percent:0" o:ole="">
                  <v:imagedata r:id="rId49" o:title=""/>
                </v:shape>
                <o:OLEObject Type="Embed" ProgID="Origin50.Graph" ShapeID="_x0000_i1038" DrawAspect="Content" ObjectID="_1819183861" r:id="rId50"/>
              </w:object>
            </w:r>
          </w:p>
        </w:tc>
      </w:tr>
      <w:tr w:rsidR="00415350" w:rsidRPr="00415350" w14:paraId="16A9E676" w14:textId="77777777" w:rsidTr="00B64341">
        <w:tc>
          <w:tcPr>
            <w:tcW w:w="5057" w:type="dxa"/>
          </w:tcPr>
          <w:p w14:paraId="032AEF39" w14:textId="77777777" w:rsidR="006B6270" w:rsidRPr="00415350" w:rsidRDefault="006B6270" w:rsidP="00B643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) Nd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RAW OP</w:t>
            </w:r>
          </w:p>
        </w:tc>
        <w:tc>
          <w:tcPr>
            <w:tcW w:w="5008" w:type="dxa"/>
          </w:tcPr>
          <w:p w14:paraId="2128008D" w14:textId="77777777" w:rsidR="006B6270" w:rsidRPr="00415350" w:rsidRDefault="006B6270" w:rsidP="00B643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) Dy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RAW OP</w:t>
            </w:r>
          </w:p>
        </w:tc>
      </w:tr>
      <w:tr w:rsidR="00415350" w:rsidRPr="00415350" w14:paraId="754A7795" w14:textId="77777777" w:rsidTr="00B64341">
        <w:tc>
          <w:tcPr>
            <w:tcW w:w="5057" w:type="dxa"/>
          </w:tcPr>
          <w:p w14:paraId="0EFB010E" w14:textId="77777777" w:rsidR="006B6270" w:rsidRPr="00415350" w:rsidRDefault="00B34A69" w:rsidP="00B6434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noProof/>
                <w:lang w:val="en-US"/>
              </w:rPr>
              <w:object w:dxaOrig="26310" w:dyaOrig="18592" w14:anchorId="2A1CEF4A">
                <v:shape id="_x0000_i1039" type="#_x0000_t75" alt="" style="width:244.5pt;height:173.25pt;mso-width-percent:0;mso-height-percent:0;mso-width-percent:0;mso-height-percent:0" o:ole="">
                  <v:imagedata r:id="rId51" o:title=""/>
                </v:shape>
                <o:OLEObject Type="Embed" ProgID="Origin50.Graph" ShapeID="_x0000_i1039" DrawAspect="Content" ObjectID="_1819183862" r:id="rId52"/>
              </w:object>
            </w:r>
          </w:p>
        </w:tc>
        <w:tc>
          <w:tcPr>
            <w:tcW w:w="5008" w:type="dxa"/>
          </w:tcPr>
          <w:p w14:paraId="4E6434CD" w14:textId="77777777" w:rsidR="006B6270" w:rsidRPr="00415350" w:rsidRDefault="00B34A69" w:rsidP="00B6434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noProof/>
                <w:lang w:val="en-US"/>
              </w:rPr>
              <w:object w:dxaOrig="26310" w:dyaOrig="18592" w14:anchorId="3314B45D">
                <v:shape id="_x0000_i1040" type="#_x0000_t75" alt="" style="width:243pt;height:171.75pt;mso-width-percent:0;mso-height-percent:0;mso-width-percent:0;mso-height-percent:0" o:ole="">
                  <v:imagedata r:id="rId53" o:title=""/>
                </v:shape>
                <o:OLEObject Type="Embed" ProgID="Origin50.Graph" ShapeID="_x0000_i1040" DrawAspect="Content" ObjectID="_1819183863" r:id="rId54"/>
              </w:object>
            </w:r>
          </w:p>
        </w:tc>
      </w:tr>
      <w:tr w:rsidR="00415350" w:rsidRPr="00415350" w14:paraId="49143E7B" w14:textId="77777777" w:rsidTr="00B64341">
        <w:tc>
          <w:tcPr>
            <w:tcW w:w="5057" w:type="dxa"/>
          </w:tcPr>
          <w:p w14:paraId="44DA8A89" w14:textId="77777777" w:rsidR="006B6270" w:rsidRPr="00415350" w:rsidRDefault="006B6270" w:rsidP="00B643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)</w:t>
            </w:r>
            <w:r w:rsidRPr="00415350">
              <w:rPr>
                <w:rFonts w:ascii="Times New Roman" w:eastAsia="Calibri" w:hAnsi="Times New Roman" w:cs="Times New Roman"/>
                <w:kern w:val="24"/>
                <w:sz w:val="16"/>
                <w:szCs w:val="16"/>
                <w:lang w:val="en-US"/>
              </w:rPr>
              <w:t xml:space="preserve"> 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d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GP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5008" w:type="dxa"/>
          </w:tcPr>
          <w:p w14:paraId="0F0189E8" w14:textId="77777777" w:rsidR="006B6270" w:rsidRPr="00415350" w:rsidRDefault="006B6270" w:rsidP="00B643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) Dy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GP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</w:tr>
      <w:tr w:rsidR="00415350" w:rsidRPr="00415350" w14:paraId="0ACB300E" w14:textId="77777777" w:rsidTr="00B64341">
        <w:tc>
          <w:tcPr>
            <w:tcW w:w="5057" w:type="dxa"/>
          </w:tcPr>
          <w:p w14:paraId="28ADCD2D" w14:textId="77777777" w:rsidR="006B6270" w:rsidRPr="00415350" w:rsidRDefault="00B34A69" w:rsidP="00B6434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noProof/>
                <w:lang w:val="en-US"/>
              </w:rPr>
              <w:object w:dxaOrig="26310" w:dyaOrig="18592" w14:anchorId="3C581C64">
                <v:shape id="_x0000_i1041" type="#_x0000_t75" alt="" style="width:240.75pt;height:170.25pt;mso-width-percent:0;mso-height-percent:0;mso-width-percent:0;mso-height-percent:0" o:ole="">
                  <v:imagedata r:id="rId55" o:title=""/>
                </v:shape>
                <o:OLEObject Type="Embed" ProgID="Origin50.Graph" ShapeID="_x0000_i1041" DrawAspect="Content" ObjectID="_1819183864" r:id="rId56"/>
              </w:object>
            </w:r>
          </w:p>
        </w:tc>
        <w:tc>
          <w:tcPr>
            <w:tcW w:w="5008" w:type="dxa"/>
          </w:tcPr>
          <w:p w14:paraId="2EA4FEAE" w14:textId="77777777" w:rsidR="006B6270" w:rsidRPr="00415350" w:rsidRDefault="00B34A69" w:rsidP="00B6434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noProof/>
                <w:lang w:val="en-US"/>
              </w:rPr>
              <w:object w:dxaOrig="26310" w:dyaOrig="18592" w14:anchorId="1B46028B">
                <v:shape id="_x0000_i1042" type="#_x0000_t75" alt="" style="width:239.25pt;height:169.5pt;mso-width-percent:0;mso-height-percent:0;mso-width-percent:0;mso-height-percent:0" o:ole="">
                  <v:imagedata r:id="rId57" o:title=""/>
                </v:shape>
                <o:OLEObject Type="Embed" ProgID="Origin50.Graph" ShapeID="_x0000_i1042" DrawAspect="Content" ObjectID="_1819183865" r:id="rId58"/>
              </w:object>
            </w:r>
          </w:p>
        </w:tc>
      </w:tr>
      <w:tr w:rsidR="00415350" w:rsidRPr="00415350" w14:paraId="77D1DABE" w14:textId="77777777" w:rsidTr="00B64341">
        <w:tc>
          <w:tcPr>
            <w:tcW w:w="5057" w:type="dxa"/>
          </w:tcPr>
          <w:p w14:paraId="2FFF5092" w14:textId="77777777" w:rsidR="006B6270" w:rsidRPr="00415350" w:rsidRDefault="006B6270" w:rsidP="00B643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) Nd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BP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  <w:tc>
          <w:tcPr>
            <w:tcW w:w="5008" w:type="dxa"/>
          </w:tcPr>
          <w:p w14:paraId="70C2AF74" w14:textId="77777777" w:rsidR="006B6270" w:rsidRPr="00415350" w:rsidRDefault="006B6270" w:rsidP="00B643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) Dy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+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BP H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41535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</w:t>
            </w:r>
          </w:p>
        </w:tc>
      </w:tr>
    </w:tbl>
    <w:p w14:paraId="48C1908D" w14:textId="0ACC550C" w:rsidR="006B6270" w:rsidRPr="00415350" w:rsidRDefault="006B6270" w:rsidP="006B6270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1</w:t>
      </w:r>
      <w:r w:rsidR="00566F89" w:rsidRPr="00415350"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415350">
        <w:rPr>
          <w:rFonts w:ascii="Times New Roman" w:hAnsi="Times New Roman" w:cs="Times New Roman"/>
          <w:i/>
          <w:iCs/>
          <w:sz w:val="24"/>
          <w:szCs w:val="24"/>
          <w:lang w:val="en-US"/>
        </w:rPr>
        <w:t>q</w:t>
      </w:r>
      <w:r w:rsidRPr="004153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</w:t>
      </w:r>
      <w:r w:rsidRPr="00415350">
        <w:rPr>
          <w:rFonts w:ascii="Times New Roman" w:hAnsi="Times New Roman" w:cs="Times New Roman"/>
          <w:sz w:val="24"/>
          <w:szCs w:val="24"/>
          <w:lang w:val="en-US"/>
        </w:rPr>
        <w:t xml:space="preserve"> values determined by using the different biomass samples for various REEs adsorption/desorption steps.</w:t>
      </w:r>
    </w:p>
    <w:p w14:paraId="16D122DA" w14:textId="77777777" w:rsidR="00004086" w:rsidRPr="00415350" w:rsidRDefault="00004086" w:rsidP="006B6270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90E70E0" w14:textId="77777777" w:rsidR="00004086" w:rsidRPr="00415350" w:rsidRDefault="00004086" w:rsidP="006B6270">
      <w:pPr>
        <w:spacing w:before="240" w:line="360" w:lineRule="auto"/>
        <w:jc w:val="both"/>
        <w:rPr>
          <w:rFonts w:ascii="Times New Roman" w:hAnsi="Times New Roman" w:cs="Times New Roman"/>
          <w:sz w:val="28"/>
          <w:szCs w:val="28"/>
          <w:lang w:val="en-US"/>
        </w:rPr>
      </w:pPr>
    </w:p>
    <w:p w14:paraId="7D0429AD" w14:textId="7ADD861E" w:rsidR="007E28EE" w:rsidRPr="00415350" w:rsidRDefault="005F3129" w:rsidP="00AF3251">
      <w:pPr>
        <w:spacing w:line="360" w:lineRule="auto"/>
        <w:rPr>
          <w:rFonts w:ascii="Times New Roman" w:eastAsia="Calibri" w:hAnsi="Times New Roman" w:cs="Times New Roman"/>
          <w:b/>
          <w:bCs/>
          <w:kern w:val="24"/>
          <w:sz w:val="28"/>
          <w:szCs w:val="28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b/>
          <w:bCs/>
          <w:kern w:val="24"/>
          <w:sz w:val="28"/>
          <w:szCs w:val="28"/>
          <w:lang w:val="en-US"/>
          <w14:ligatures w14:val="none"/>
        </w:rPr>
        <w:lastRenderedPageBreak/>
        <w:t>References</w:t>
      </w:r>
    </w:p>
    <w:p w14:paraId="5A05FAB1" w14:textId="77777777" w:rsidR="004B64FC" w:rsidRPr="00415350" w:rsidRDefault="007E28EE" w:rsidP="004B64FC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15350">
        <w:rPr>
          <w:rFonts w:ascii="Times New Roman" w:eastAsia="Calibri" w:hAnsi="Times New Roman" w:cs="Times New Roman"/>
          <w:kern w:val="24"/>
          <w:sz w:val="24"/>
          <w:szCs w:val="24"/>
          <w14:ligatures w14:val="none"/>
        </w:rPr>
        <w:fldChar w:fldCharType="begin"/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14:ligatures w14:val="none"/>
        </w:rPr>
        <w:instrText xml:space="preserve"> ADDIN EN.REFLIST </w:instrText>
      </w:r>
      <w:r w:rsidRPr="00415350">
        <w:rPr>
          <w:rFonts w:ascii="Times New Roman" w:eastAsia="Calibri" w:hAnsi="Times New Roman" w:cs="Times New Roman"/>
          <w:kern w:val="24"/>
          <w:sz w:val="24"/>
          <w:szCs w:val="24"/>
          <w14:ligatures w14:val="none"/>
        </w:rPr>
        <w:fldChar w:fldCharType="separate"/>
      </w:r>
      <w:r w:rsidR="004B64FC" w:rsidRPr="00415350">
        <w:rPr>
          <w:rFonts w:ascii="Times New Roman" w:hAnsi="Times New Roman" w:cs="Times New Roman"/>
          <w:sz w:val="24"/>
          <w:szCs w:val="24"/>
        </w:rPr>
        <w:t>[1] S.G.M. Raccuia, E. Zanda, C. Bretti, M. Formica, E. Macedi, A. Melchior, M. Tolazzi, M. Sanadar, D. Lascari, G. De Luca, A. Irto, C. De Stefano, P. Cardiano, G. Lando, Molecules, 29 (2024) 5735.</w:t>
      </w:r>
    </w:p>
    <w:p w14:paraId="69E053C9" w14:textId="7F9BD0C8" w:rsidR="00662A0C" w:rsidRPr="00415350" w:rsidRDefault="007E28EE" w:rsidP="004B64FC">
      <w:pPr>
        <w:spacing w:line="360" w:lineRule="auto"/>
        <w:jc w:val="both"/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</w:pPr>
      <w:r w:rsidRPr="00415350">
        <w:rPr>
          <w:rFonts w:ascii="Times New Roman" w:eastAsia="Calibri" w:hAnsi="Times New Roman" w:cs="Times New Roman"/>
          <w:kern w:val="24"/>
          <w:sz w:val="24"/>
          <w:szCs w:val="24"/>
          <w:lang w:val="en-US"/>
          <w14:ligatures w14:val="none"/>
        </w:rPr>
        <w:fldChar w:fldCharType="end"/>
      </w:r>
    </w:p>
    <w:sectPr w:rsidR="00662A0C" w:rsidRPr="00415350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dust Eng Che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ssfx921frt00ep9pipewszsa0f2rvzwt0a&quot;&gt;Biblio articolo&lt;record-ids&gt;&lt;item&gt;17&lt;/item&gt;&lt;/record-ids&gt;&lt;/item&gt;&lt;/Libraries&gt;"/>
  </w:docVars>
  <w:rsids>
    <w:rsidRoot w:val="00697903"/>
    <w:rsid w:val="00004086"/>
    <w:rsid w:val="00011BE5"/>
    <w:rsid w:val="00013222"/>
    <w:rsid w:val="00030F51"/>
    <w:rsid w:val="00046A0D"/>
    <w:rsid w:val="00055286"/>
    <w:rsid w:val="00067434"/>
    <w:rsid w:val="00076522"/>
    <w:rsid w:val="00077C37"/>
    <w:rsid w:val="000920A2"/>
    <w:rsid w:val="000A152A"/>
    <w:rsid w:val="000A50D8"/>
    <w:rsid w:val="000A7B2B"/>
    <w:rsid w:val="000B26BA"/>
    <w:rsid w:val="000B7C86"/>
    <w:rsid w:val="000C0C75"/>
    <w:rsid w:val="000D0D7D"/>
    <w:rsid w:val="000E1226"/>
    <w:rsid w:val="000E2504"/>
    <w:rsid w:val="000E788E"/>
    <w:rsid w:val="000F4750"/>
    <w:rsid w:val="00116D5B"/>
    <w:rsid w:val="0012267A"/>
    <w:rsid w:val="00130A60"/>
    <w:rsid w:val="001317DD"/>
    <w:rsid w:val="00135889"/>
    <w:rsid w:val="00136844"/>
    <w:rsid w:val="001454AB"/>
    <w:rsid w:val="00170A5B"/>
    <w:rsid w:val="00176021"/>
    <w:rsid w:val="0019702E"/>
    <w:rsid w:val="001A0359"/>
    <w:rsid w:val="001B1C64"/>
    <w:rsid w:val="001B2B93"/>
    <w:rsid w:val="001B2CEE"/>
    <w:rsid w:val="001C29F4"/>
    <w:rsid w:val="001C5720"/>
    <w:rsid w:val="001D1852"/>
    <w:rsid w:val="001D1E28"/>
    <w:rsid w:val="001D6E97"/>
    <w:rsid w:val="001E1D15"/>
    <w:rsid w:val="0020235B"/>
    <w:rsid w:val="00204860"/>
    <w:rsid w:val="0020CD1A"/>
    <w:rsid w:val="00213CCC"/>
    <w:rsid w:val="0022036E"/>
    <w:rsid w:val="00242ECD"/>
    <w:rsid w:val="00251869"/>
    <w:rsid w:val="00254EC2"/>
    <w:rsid w:val="00261979"/>
    <w:rsid w:val="00266DB5"/>
    <w:rsid w:val="00271366"/>
    <w:rsid w:val="0028067B"/>
    <w:rsid w:val="002827C5"/>
    <w:rsid w:val="00285032"/>
    <w:rsid w:val="00286756"/>
    <w:rsid w:val="002A0FE1"/>
    <w:rsid w:val="002A2AB0"/>
    <w:rsid w:val="002A6E7C"/>
    <w:rsid w:val="002B3C35"/>
    <w:rsid w:val="002B572D"/>
    <w:rsid w:val="002C01B1"/>
    <w:rsid w:val="002C57FA"/>
    <w:rsid w:val="002E11E5"/>
    <w:rsid w:val="002E1316"/>
    <w:rsid w:val="002F0135"/>
    <w:rsid w:val="002F0352"/>
    <w:rsid w:val="002F3AAF"/>
    <w:rsid w:val="0031159D"/>
    <w:rsid w:val="003436BE"/>
    <w:rsid w:val="00343AC5"/>
    <w:rsid w:val="00357E6A"/>
    <w:rsid w:val="003608C1"/>
    <w:rsid w:val="00364363"/>
    <w:rsid w:val="0036494C"/>
    <w:rsid w:val="003B317E"/>
    <w:rsid w:val="003D237B"/>
    <w:rsid w:val="003D6E7B"/>
    <w:rsid w:val="00403EF0"/>
    <w:rsid w:val="00406EBD"/>
    <w:rsid w:val="00415350"/>
    <w:rsid w:val="004206A1"/>
    <w:rsid w:val="00435C0A"/>
    <w:rsid w:val="00445E0A"/>
    <w:rsid w:val="00467E25"/>
    <w:rsid w:val="0047263A"/>
    <w:rsid w:val="00474797"/>
    <w:rsid w:val="004A3719"/>
    <w:rsid w:val="004B64FC"/>
    <w:rsid w:val="004D1194"/>
    <w:rsid w:val="004D7145"/>
    <w:rsid w:val="004F472B"/>
    <w:rsid w:val="00514CE6"/>
    <w:rsid w:val="005221CB"/>
    <w:rsid w:val="00523589"/>
    <w:rsid w:val="005245CB"/>
    <w:rsid w:val="00526E8F"/>
    <w:rsid w:val="00527DA4"/>
    <w:rsid w:val="00545295"/>
    <w:rsid w:val="005533A5"/>
    <w:rsid w:val="00564973"/>
    <w:rsid w:val="005661B8"/>
    <w:rsid w:val="00566F89"/>
    <w:rsid w:val="00567C85"/>
    <w:rsid w:val="00593589"/>
    <w:rsid w:val="005A78CD"/>
    <w:rsid w:val="005A7EF2"/>
    <w:rsid w:val="005E2E06"/>
    <w:rsid w:val="005F3129"/>
    <w:rsid w:val="005F47FC"/>
    <w:rsid w:val="00607960"/>
    <w:rsid w:val="0063378A"/>
    <w:rsid w:val="00633CE8"/>
    <w:rsid w:val="006441A8"/>
    <w:rsid w:val="0065109D"/>
    <w:rsid w:val="006579E3"/>
    <w:rsid w:val="00662A0C"/>
    <w:rsid w:val="0068227F"/>
    <w:rsid w:val="006828DF"/>
    <w:rsid w:val="00697903"/>
    <w:rsid w:val="006A3D0F"/>
    <w:rsid w:val="006A6CDA"/>
    <w:rsid w:val="006B5671"/>
    <w:rsid w:val="006B6270"/>
    <w:rsid w:val="006D4353"/>
    <w:rsid w:val="007136AC"/>
    <w:rsid w:val="00726D50"/>
    <w:rsid w:val="00750AA9"/>
    <w:rsid w:val="007557F6"/>
    <w:rsid w:val="00766B91"/>
    <w:rsid w:val="007A0A82"/>
    <w:rsid w:val="007B6A83"/>
    <w:rsid w:val="007C0D01"/>
    <w:rsid w:val="007C6401"/>
    <w:rsid w:val="007C65DE"/>
    <w:rsid w:val="007E28EE"/>
    <w:rsid w:val="007E2C63"/>
    <w:rsid w:val="007E5EEC"/>
    <w:rsid w:val="007E625C"/>
    <w:rsid w:val="007F3A94"/>
    <w:rsid w:val="007F57E3"/>
    <w:rsid w:val="007F61AA"/>
    <w:rsid w:val="007F7286"/>
    <w:rsid w:val="00802AE7"/>
    <w:rsid w:val="00803261"/>
    <w:rsid w:val="008059C4"/>
    <w:rsid w:val="008105CD"/>
    <w:rsid w:val="0082190E"/>
    <w:rsid w:val="00824491"/>
    <w:rsid w:val="0084534F"/>
    <w:rsid w:val="00850A6C"/>
    <w:rsid w:val="0086192B"/>
    <w:rsid w:val="008914DF"/>
    <w:rsid w:val="008C0A41"/>
    <w:rsid w:val="008C18A3"/>
    <w:rsid w:val="008C425D"/>
    <w:rsid w:val="008E1BB0"/>
    <w:rsid w:val="008F1886"/>
    <w:rsid w:val="008F6F4D"/>
    <w:rsid w:val="00906D08"/>
    <w:rsid w:val="00911034"/>
    <w:rsid w:val="00911457"/>
    <w:rsid w:val="00920FD5"/>
    <w:rsid w:val="00925474"/>
    <w:rsid w:val="00932C8E"/>
    <w:rsid w:val="00935D52"/>
    <w:rsid w:val="009449B2"/>
    <w:rsid w:val="00951AE6"/>
    <w:rsid w:val="009649DC"/>
    <w:rsid w:val="00980EAD"/>
    <w:rsid w:val="009900DD"/>
    <w:rsid w:val="009A34C4"/>
    <w:rsid w:val="009C00AE"/>
    <w:rsid w:val="009C0E9C"/>
    <w:rsid w:val="009D7AB2"/>
    <w:rsid w:val="009E699C"/>
    <w:rsid w:val="009F5A0C"/>
    <w:rsid w:val="009F7B2B"/>
    <w:rsid w:val="00A06ACE"/>
    <w:rsid w:val="00A12A63"/>
    <w:rsid w:val="00A53D6F"/>
    <w:rsid w:val="00A62678"/>
    <w:rsid w:val="00AA7949"/>
    <w:rsid w:val="00AC3921"/>
    <w:rsid w:val="00AC7BAF"/>
    <w:rsid w:val="00AD5D05"/>
    <w:rsid w:val="00AF14AD"/>
    <w:rsid w:val="00AF3251"/>
    <w:rsid w:val="00B30209"/>
    <w:rsid w:val="00B34A69"/>
    <w:rsid w:val="00B47212"/>
    <w:rsid w:val="00B47227"/>
    <w:rsid w:val="00B50301"/>
    <w:rsid w:val="00B50580"/>
    <w:rsid w:val="00B64341"/>
    <w:rsid w:val="00B65E33"/>
    <w:rsid w:val="00B67C14"/>
    <w:rsid w:val="00B74074"/>
    <w:rsid w:val="00B95FE7"/>
    <w:rsid w:val="00BA2384"/>
    <w:rsid w:val="00BA2A59"/>
    <w:rsid w:val="00BA5777"/>
    <w:rsid w:val="00BA6C6B"/>
    <w:rsid w:val="00BA71BC"/>
    <w:rsid w:val="00BC668E"/>
    <w:rsid w:val="00BF150B"/>
    <w:rsid w:val="00C11105"/>
    <w:rsid w:val="00C54790"/>
    <w:rsid w:val="00C63929"/>
    <w:rsid w:val="00C81662"/>
    <w:rsid w:val="00C81A25"/>
    <w:rsid w:val="00CB5F59"/>
    <w:rsid w:val="00CC442C"/>
    <w:rsid w:val="00CD5FE8"/>
    <w:rsid w:val="00CE38DA"/>
    <w:rsid w:val="00CF055E"/>
    <w:rsid w:val="00CF14B9"/>
    <w:rsid w:val="00CF3E41"/>
    <w:rsid w:val="00D31C9D"/>
    <w:rsid w:val="00D34AA4"/>
    <w:rsid w:val="00D54663"/>
    <w:rsid w:val="00D547CD"/>
    <w:rsid w:val="00D63BD5"/>
    <w:rsid w:val="00D77BD7"/>
    <w:rsid w:val="00D8350E"/>
    <w:rsid w:val="00D92AB9"/>
    <w:rsid w:val="00D92B37"/>
    <w:rsid w:val="00DA2294"/>
    <w:rsid w:val="00DA4421"/>
    <w:rsid w:val="00DC638C"/>
    <w:rsid w:val="00DD37A3"/>
    <w:rsid w:val="00DD54FD"/>
    <w:rsid w:val="00DD6607"/>
    <w:rsid w:val="00DE3096"/>
    <w:rsid w:val="00E00C41"/>
    <w:rsid w:val="00E01229"/>
    <w:rsid w:val="00E03AE0"/>
    <w:rsid w:val="00E13FBF"/>
    <w:rsid w:val="00E22035"/>
    <w:rsid w:val="00E23040"/>
    <w:rsid w:val="00E315BC"/>
    <w:rsid w:val="00E401A2"/>
    <w:rsid w:val="00E53F3A"/>
    <w:rsid w:val="00E645D7"/>
    <w:rsid w:val="00E772D1"/>
    <w:rsid w:val="00E82502"/>
    <w:rsid w:val="00E97F36"/>
    <w:rsid w:val="00EE366B"/>
    <w:rsid w:val="00F01EFB"/>
    <w:rsid w:val="00F04808"/>
    <w:rsid w:val="00F11958"/>
    <w:rsid w:val="00F25AAE"/>
    <w:rsid w:val="00F30A6E"/>
    <w:rsid w:val="00F45343"/>
    <w:rsid w:val="00F538B8"/>
    <w:rsid w:val="00F55C8D"/>
    <w:rsid w:val="00F6787B"/>
    <w:rsid w:val="00F7759D"/>
    <w:rsid w:val="00F83597"/>
    <w:rsid w:val="00F874C1"/>
    <w:rsid w:val="00F87E7B"/>
    <w:rsid w:val="00F92D14"/>
    <w:rsid w:val="00F95877"/>
    <w:rsid w:val="00FC3FCA"/>
    <w:rsid w:val="00FD06AC"/>
    <w:rsid w:val="00FE12BD"/>
    <w:rsid w:val="00FE157B"/>
    <w:rsid w:val="0432EE23"/>
    <w:rsid w:val="05A83A95"/>
    <w:rsid w:val="06953C25"/>
    <w:rsid w:val="08726B2D"/>
    <w:rsid w:val="08FDFFE1"/>
    <w:rsid w:val="09E73943"/>
    <w:rsid w:val="0A2505DB"/>
    <w:rsid w:val="0A5A6C33"/>
    <w:rsid w:val="0A72AD65"/>
    <w:rsid w:val="0AD0CEF0"/>
    <w:rsid w:val="0C8EF93B"/>
    <w:rsid w:val="0F060607"/>
    <w:rsid w:val="0F2A357F"/>
    <w:rsid w:val="0F807378"/>
    <w:rsid w:val="10497468"/>
    <w:rsid w:val="11AED5A9"/>
    <w:rsid w:val="1313822A"/>
    <w:rsid w:val="14DE5609"/>
    <w:rsid w:val="15A91EE8"/>
    <w:rsid w:val="193C1C81"/>
    <w:rsid w:val="1A098434"/>
    <w:rsid w:val="1D4B2B6F"/>
    <w:rsid w:val="1DE3C09C"/>
    <w:rsid w:val="1F9B157F"/>
    <w:rsid w:val="20C5663A"/>
    <w:rsid w:val="21E62A7E"/>
    <w:rsid w:val="22173E9B"/>
    <w:rsid w:val="2266CCB4"/>
    <w:rsid w:val="22DC92D1"/>
    <w:rsid w:val="235AB0F8"/>
    <w:rsid w:val="250443D4"/>
    <w:rsid w:val="26F7885E"/>
    <w:rsid w:val="27129402"/>
    <w:rsid w:val="2721EE33"/>
    <w:rsid w:val="280C636F"/>
    <w:rsid w:val="2CFCCD14"/>
    <w:rsid w:val="2E6D47EC"/>
    <w:rsid w:val="2F0A6A6A"/>
    <w:rsid w:val="31D741DD"/>
    <w:rsid w:val="32375566"/>
    <w:rsid w:val="33C0194E"/>
    <w:rsid w:val="35A7A3F2"/>
    <w:rsid w:val="394C707C"/>
    <w:rsid w:val="3973728D"/>
    <w:rsid w:val="3BE81D45"/>
    <w:rsid w:val="3D349343"/>
    <w:rsid w:val="3F94ECF3"/>
    <w:rsid w:val="41DDB226"/>
    <w:rsid w:val="425BC6F4"/>
    <w:rsid w:val="446D4999"/>
    <w:rsid w:val="45427750"/>
    <w:rsid w:val="461E3940"/>
    <w:rsid w:val="46861CF0"/>
    <w:rsid w:val="483B1240"/>
    <w:rsid w:val="4ED8E1EA"/>
    <w:rsid w:val="4F2F483D"/>
    <w:rsid w:val="51DB54E7"/>
    <w:rsid w:val="53922CAA"/>
    <w:rsid w:val="539B8264"/>
    <w:rsid w:val="539F41AA"/>
    <w:rsid w:val="560812A6"/>
    <w:rsid w:val="5748777B"/>
    <w:rsid w:val="59C2B002"/>
    <w:rsid w:val="5C8F0A9D"/>
    <w:rsid w:val="5D97CAC5"/>
    <w:rsid w:val="5FAE65A7"/>
    <w:rsid w:val="632674D2"/>
    <w:rsid w:val="648F9FEF"/>
    <w:rsid w:val="64D6E2AF"/>
    <w:rsid w:val="6AF8137A"/>
    <w:rsid w:val="6B5F7831"/>
    <w:rsid w:val="6D51F19D"/>
    <w:rsid w:val="6D65978C"/>
    <w:rsid w:val="6E60C41C"/>
    <w:rsid w:val="6F8D9F7F"/>
    <w:rsid w:val="71485C06"/>
    <w:rsid w:val="73F48D45"/>
    <w:rsid w:val="75DF4596"/>
    <w:rsid w:val="7969C98D"/>
    <w:rsid w:val="7A79E428"/>
    <w:rsid w:val="7C0D19CD"/>
    <w:rsid w:val="7C85BBAD"/>
    <w:rsid w:val="7D08B76B"/>
    <w:rsid w:val="7F631A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EE84242"/>
  <w15:chartTrackingRefBased/>
  <w15:docId w15:val="{5F9E46C4-BE9D-4F0E-9C32-02BCE23138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697903"/>
  </w:style>
  <w:style w:type="paragraph" w:styleId="Titolo1">
    <w:name w:val="heading 1"/>
    <w:basedOn w:val="Normale"/>
    <w:next w:val="Normale"/>
    <w:link w:val="Titolo1Carattere"/>
    <w:uiPriority w:val="9"/>
    <w:qFormat/>
    <w:rsid w:val="0069790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69790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697903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69790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697903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69790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69790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69790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69790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697903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6979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69790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697903"/>
    <w:rPr>
      <w:rFonts w:eastAsiaTheme="majorEastAsia" w:cstheme="majorBidi"/>
      <w:i/>
      <w:iCs/>
      <w:color w:val="2F5496" w:themeColor="accent1" w:themeShade="BF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697903"/>
    <w:rPr>
      <w:rFonts w:eastAsiaTheme="majorEastAsia" w:cstheme="majorBidi"/>
      <w:color w:val="2F5496" w:themeColor="accent1" w:themeShade="B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697903"/>
    <w:rPr>
      <w:rFonts w:eastAsiaTheme="majorEastAsia" w:cstheme="majorBidi"/>
      <w:i/>
      <w:iCs/>
      <w:color w:val="595959" w:themeColor="text1" w:themeTint="A6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697903"/>
    <w:rPr>
      <w:rFonts w:eastAsiaTheme="majorEastAsia" w:cstheme="majorBidi"/>
      <w:color w:val="595959" w:themeColor="text1" w:themeTint="A6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697903"/>
    <w:rPr>
      <w:rFonts w:eastAsiaTheme="majorEastAsia" w:cstheme="majorBidi"/>
      <w:i/>
      <w:iCs/>
      <w:color w:val="272727" w:themeColor="text1" w:themeTint="D8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697903"/>
    <w:rPr>
      <w:rFonts w:eastAsiaTheme="majorEastAsia" w:cstheme="majorBidi"/>
      <w:color w:val="272727" w:themeColor="text1" w:themeTint="D8"/>
    </w:rPr>
  </w:style>
  <w:style w:type="paragraph" w:styleId="Titolo">
    <w:name w:val="Title"/>
    <w:basedOn w:val="Normale"/>
    <w:next w:val="Normale"/>
    <w:link w:val="TitoloCarattere"/>
    <w:uiPriority w:val="10"/>
    <w:qFormat/>
    <w:rsid w:val="0069790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oloCarattere">
    <w:name w:val="Titolo Carattere"/>
    <w:basedOn w:val="Carpredefinitoparagrafo"/>
    <w:link w:val="Titolo"/>
    <w:uiPriority w:val="10"/>
    <w:rsid w:val="0069790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69790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69790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69790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697903"/>
    <w:rPr>
      <w:i/>
      <w:iCs/>
      <w:color w:val="404040" w:themeColor="text1" w:themeTint="BF"/>
    </w:rPr>
  </w:style>
  <w:style w:type="paragraph" w:styleId="Paragrafoelenco">
    <w:name w:val="List Paragraph"/>
    <w:basedOn w:val="Normale"/>
    <w:uiPriority w:val="34"/>
    <w:qFormat/>
    <w:rsid w:val="00697903"/>
    <w:pPr>
      <w:ind w:left="720"/>
      <w:contextualSpacing/>
    </w:pPr>
  </w:style>
  <w:style w:type="character" w:styleId="Enfasiintensa">
    <w:name w:val="Intense Emphasis"/>
    <w:basedOn w:val="Carpredefinitoparagrafo"/>
    <w:uiPriority w:val="21"/>
    <w:qFormat/>
    <w:rsid w:val="00697903"/>
    <w:rPr>
      <w:i/>
      <w:iCs/>
      <w:color w:val="2F5496" w:themeColor="accent1" w:themeShade="BF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69790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697903"/>
    <w:rPr>
      <w:i/>
      <w:iCs/>
      <w:color w:val="2F5496" w:themeColor="accent1" w:themeShade="BF"/>
    </w:rPr>
  </w:style>
  <w:style w:type="character" w:styleId="Riferimentointenso">
    <w:name w:val="Intense Reference"/>
    <w:basedOn w:val="Carpredefinitoparagrafo"/>
    <w:uiPriority w:val="32"/>
    <w:qFormat/>
    <w:rsid w:val="00697903"/>
    <w:rPr>
      <w:b/>
      <w:bCs/>
      <w:smallCaps/>
      <w:color w:val="2F5496" w:themeColor="accent1" w:themeShade="BF"/>
      <w:spacing w:val="5"/>
    </w:rPr>
  </w:style>
  <w:style w:type="table" w:styleId="Grigliatabella">
    <w:name w:val="Table Grid"/>
    <w:basedOn w:val="Tabellanormale"/>
    <w:uiPriority w:val="59"/>
    <w:rsid w:val="006979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e">
    <w:name w:val="Revision"/>
    <w:hidden/>
    <w:uiPriority w:val="99"/>
    <w:semiHidden/>
    <w:rsid w:val="00E22035"/>
    <w:pPr>
      <w:spacing w:after="0" w:line="240" w:lineRule="auto"/>
    </w:pPr>
  </w:style>
  <w:style w:type="character" w:styleId="Rimandocommento">
    <w:name w:val="annotation reference"/>
    <w:basedOn w:val="Carpredefinitoparagrafo"/>
    <w:uiPriority w:val="99"/>
    <w:semiHidden/>
    <w:unhideWhenUsed/>
    <w:rsid w:val="005661B8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5661B8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5661B8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5661B8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5661B8"/>
    <w:rPr>
      <w:b/>
      <w:bCs/>
      <w:sz w:val="20"/>
      <w:szCs w:val="20"/>
    </w:rPr>
  </w:style>
  <w:style w:type="paragraph" w:customStyle="1" w:styleId="EndNoteBibliography">
    <w:name w:val="EndNote Bibliography"/>
    <w:basedOn w:val="Normale"/>
    <w:link w:val="EndNoteBibliographyCarattere"/>
    <w:rsid w:val="007F57E3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7F57E3"/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e"/>
    <w:link w:val="EndNoteBibliographyTitleCarattere"/>
    <w:rsid w:val="007E28E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EndNoteBibliographyCarattere"/>
    <w:link w:val="EndNoteBibliographyTitle"/>
    <w:rsid w:val="007E28EE"/>
    <w:rPr>
      <w:rFonts w:ascii="Calibri" w:hAnsi="Calibri" w:cs="Calibri"/>
      <w:noProof/>
      <w:lang w:val="en-US"/>
    </w:rPr>
  </w:style>
  <w:style w:type="paragraph" w:styleId="NormaleWeb">
    <w:name w:val="Normal (Web)"/>
    <w:basedOn w:val="Normale"/>
    <w:uiPriority w:val="99"/>
    <w:unhideWhenUsed/>
    <w:rsid w:val="001454A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it-IT"/>
      <w14:ligatures w14:val="none"/>
    </w:rPr>
  </w:style>
  <w:style w:type="paragraph" w:customStyle="1" w:styleId="paragraph">
    <w:name w:val="paragraph"/>
    <w:basedOn w:val="Normale"/>
    <w:link w:val="paragraphCarattere"/>
    <w:rsid w:val="007C65D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it-IT"/>
      <w14:ligatures w14:val="none"/>
    </w:rPr>
  </w:style>
  <w:style w:type="character" w:customStyle="1" w:styleId="normaltextrun">
    <w:name w:val="normaltextrun"/>
    <w:basedOn w:val="Carpredefinitoparagrafo"/>
    <w:rsid w:val="007C65DE"/>
  </w:style>
  <w:style w:type="character" w:customStyle="1" w:styleId="paragraphCarattere">
    <w:name w:val="paragraph Carattere"/>
    <w:basedOn w:val="Carpredefinitoparagrafo"/>
    <w:link w:val="paragraph"/>
    <w:rsid w:val="007C65DE"/>
    <w:rPr>
      <w:rFonts w:ascii="Times New Roman" w:eastAsia="Times New Roman" w:hAnsi="Times New Roman" w:cs="Times New Roman"/>
      <w:kern w:val="0"/>
      <w:sz w:val="24"/>
      <w:szCs w:val="24"/>
      <w:lang w:eastAsia="it-IT"/>
      <w14:ligatures w14:val="none"/>
    </w:rPr>
  </w:style>
  <w:style w:type="character" w:customStyle="1" w:styleId="eop">
    <w:name w:val="eop"/>
    <w:basedOn w:val="Carpredefinitoparagrafo"/>
    <w:rsid w:val="007C65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87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66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653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38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352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135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651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420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778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224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53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324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552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2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59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837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639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81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698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495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11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991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296108">
              <w:marLeft w:val="0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92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2004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4529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129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4032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60584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4599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444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36838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24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836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648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186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901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15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937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279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548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46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114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881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33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939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39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779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04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666848">
              <w:marLeft w:val="0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5084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994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7451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1761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6374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930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6463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8293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85830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224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9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41808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13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987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528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91944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95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954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132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7772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169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9924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692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28472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6478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66777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3067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4405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851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3305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4830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7344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7508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304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92272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4145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28602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040945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6139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3656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7395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575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127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3524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2271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78221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6471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0749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2127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0373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4134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2027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0048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7970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8694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3057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1019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1765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0355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8311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5463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6385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5997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7677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2206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9671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2572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2141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9628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138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3173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13926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8055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314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7026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3419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8594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344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2267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7937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1718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869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3979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433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567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0162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3019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9696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5798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4510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1194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2395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38079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484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875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99060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69820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3784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34090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5117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7652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2910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131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070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5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60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313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97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18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17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525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61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665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224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10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77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14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62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839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969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8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394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7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26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154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250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993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933851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8415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794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1963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17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96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527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9545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585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14556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395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9362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4844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9393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6259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6205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555248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5058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1264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2797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44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398686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6111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627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8201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4581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3366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4137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0842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954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398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7930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0974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69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3659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73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6088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24090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2969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6120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1939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80074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884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4166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3486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13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5894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1675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2781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0230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1808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6093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034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2288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3583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7287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908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0217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9587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4611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1995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7206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051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5726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665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7803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5809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7730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1306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473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48856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7235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63352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6642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7771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2567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71051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9116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3218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021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27839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882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5413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7292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24992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8428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8590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3992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1087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321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3463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775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376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816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666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609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52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699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431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234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38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8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image" Target="media/image17.emf"/><Relationship Id="rId39" Type="http://schemas.openxmlformats.org/officeDocument/2006/relationships/image" Target="media/image24.png"/><Relationship Id="rId21" Type="http://schemas.openxmlformats.org/officeDocument/2006/relationships/image" Target="media/image13.png"/><Relationship Id="rId34" Type="http://schemas.openxmlformats.org/officeDocument/2006/relationships/image" Target="media/image21.emf"/><Relationship Id="rId42" Type="http://schemas.openxmlformats.org/officeDocument/2006/relationships/oleObject" Target="embeddings/oleObject10.bin"/><Relationship Id="rId47" Type="http://schemas.openxmlformats.org/officeDocument/2006/relationships/image" Target="media/image29.emf"/><Relationship Id="rId50" Type="http://schemas.openxmlformats.org/officeDocument/2006/relationships/oleObject" Target="embeddings/oleObject14.bin"/><Relationship Id="rId55" Type="http://schemas.openxmlformats.org/officeDocument/2006/relationships/image" Target="media/image33.emf"/><Relationship Id="rId7" Type="http://schemas.openxmlformats.org/officeDocument/2006/relationships/oleObject" Target="embeddings/oleObject1.bin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9" Type="http://schemas.openxmlformats.org/officeDocument/2006/relationships/oleObject" Target="embeddings/oleObject5.bin"/><Relationship Id="rId11" Type="http://schemas.openxmlformats.org/officeDocument/2006/relationships/image" Target="media/image40.jpeg"/><Relationship Id="rId24" Type="http://schemas.openxmlformats.org/officeDocument/2006/relationships/image" Target="media/image16.emf"/><Relationship Id="rId32" Type="http://schemas.openxmlformats.org/officeDocument/2006/relationships/image" Target="media/image20.emf"/><Relationship Id="rId37" Type="http://schemas.openxmlformats.org/officeDocument/2006/relationships/oleObject" Target="embeddings/oleObject9.bin"/><Relationship Id="rId40" Type="http://schemas.openxmlformats.org/officeDocument/2006/relationships/image" Target="media/image25.png"/><Relationship Id="rId45" Type="http://schemas.openxmlformats.org/officeDocument/2006/relationships/image" Target="media/image28.emf"/><Relationship Id="rId53" Type="http://schemas.openxmlformats.org/officeDocument/2006/relationships/image" Target="media/image32.emf"/><Relationship Id="rId58" Type="http://schemas.openxmlformats.org/officeDocument/2006/relationships/oleObject" Target="embeddings/oleObject18.bin"/><Relationship Id="rId5" Type="http://schemas.openxmlformats.org/officeDocument/2006/relationships/image" Target="media/image1.png"/><Relationship Id="rId19" Type="http://schemas.openxmlformats.org/officeDocument/2006/relationships/image" Target="media/image11.png"/><Relationship Id="rId4" Type="http://schemas.openxmlformats.org/officeDocument/2006/relationships/webSettings" Target="web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7.png"/><Relationship Id="rId22" Type="http://schemas.openxmlformats.org/officeDocument/2006/relationships/image" Target="media/image14.png"/><Relationship Id="rId27" Type="http://schemas.openxmlformats.org/officeDocument/2006/relationships/oleObject" Target="embeddings/oleObject4.bin"/><Relationship Id="rId30" Type="http://schemas.openxmlformats.org/officeDocument/2006/relationships/image" Target="media/image19.emf"/><Relationship Id="rId35" Type="http://schemas.openxmlformats.org/officeDocument/2006/relationships/oleObject" Target="embeddings/oleObject8.bin"/><Relationship Id="rId43" Type="http://schemas.openxmlformats.org/officeDocument/2006/relationships/image" Target="media/image27.emf"/><Relationship Id="rId48" Type="http://schemas.openxmlformats.org/officeDocument/2006/relationships/oleObject" Target="embeddings/oleObject13.bin"/><Relationship Id="rId56" Type="http://schemas.openxmlformats.org/officeDocument/2006/relationships/oleObject" Target="embeddings/oleObject17.bin"/><Relationship Id="rId8" Type="http://schemas.openxmlformats.org/officeDocument/2006/relationships/image" Target="media/image3.emf"/><Relationship Id="rId51" Type="http://schemas.openxmlformats.org/officeDocument/2006/relationships/image" Target="media/image31.emf"/><Relationship Id="rId3" Type="http://schemas.openxmlformats.org/officeDocument/2006/relationships/settings" Target="setting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oleObject" Target="embeddings/oleObject3.bin"/><Relationship Id="rId33" Type="http://schemas.openxmlformats.org/officeDocument/2006/relationships/oleObject" Target="embeddings/oleObject7.bin"/><Relationship Id="rId38" Type="http://schemas.openxmlformats.org/officeDocument/2006/relationships/image" Target="media/image23.png"/><Relationship Id="rId46" Type="http://schemas.openxmlformats.org/officeDocument/2006/relationships/oleObject" Target="embeddings/oleObject12.bin"/><Relationship Id="rId59" Type="http://schemas.openxmlformats.org/officeDocument/2006/relationships/fontTable" Target="fontTable.xml"/><Relationship Id="rId20" Type="http://schemas.openxmlformats.org/officeDocument/2006/relationships/image" Target="media/image12.png"/><Relationship Id="rId41" Type="http://schemas.openxmlformats.org/officeDocument/2006/relationships/image" Target="media/image26.emf"/><Relationship Id="rId54" Type="http://schemas.openxmlformats.org/officeDocument/2006/relationships/oleObject" Target="embeddings/oleObject16.bin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15" Type="http://schemas.openxmlformats.org/officeDocument/2006/relationships/image" Target="media/image8.jpeg"/><Relationship Id="rId23" Type="http://schemas.openxmlformats.org/officeDocument/2006/relationships/image" Target="media/image15.png"/><Relationship Id="rId28" Type="http://schemas.openxmlformats.org/officeDocument/2006/relationships/image" Target="media/image18.emf"/><Relationship Id="rId36" Type="http://schemas.openxmlformats.org/officeDocument/2006/relationships/image" Target="media/image22.emf"/><Relationship Id="rId49" Type="http://schemas.openxmlformats.org/officeDocument/2006/relationships/image" Target="media/image30.emf"/><Relationship Id="rId57" Type="http://schemas.openxmlformats.org/officeDocument/2006/relationships/image" Target="media/image34.emf"/><Relationship Id="rId10" Type="http://schemas.openxmlformats.org/officeDocument/2006/relationships/image" Target="media/image4.jpeg"/><Relationship Id="rId31" Type="http://schemas.openxmlformats.org/officeDocument/2006/relationships/oleObject" Target="embeddings/oleObject6.bin"/><Relationship Id="rId44" Type="http://schemas.openxmlformats.org/officeDocument/2006/relationships/oleObject" Target="embeddings/oleObject11.bin"/><Relationship Id="rId52" Type="http://schemas.openxmlformats.org/officeDocument/2006/relationships/oleObject" Target="embeddings/oleObject15.bin"/><Relationship Id="rId6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9130F7-1DBA-42C2-9811-BA1AD954FE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</Pages>
  <Words>1941</Words>
  <Characters>11067</Characters>
  <Application>Microsoft Office Word</Application>
  <DocSecurity>0</DocSecurity>
  <Lines>92</Lines>
  <Paragraphs>25</Paragraphs>
  <ScaleCrop>false</ScaleCrop>
  <Company/>
  <LinksUpToDate>false</LinksUpToDate>
  <CharactersWithSpaces>12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VATORE GIOVANNI MICHELE RACCUIA 547776</dc:creator>
  <cp:keywords/>
  <dc:description/>
  <cp:lastModifiedBy>Gabriele Lando</cp:lastModifiedBy>
  <cp:revision>68</cp:revision>
  <cp:lastPrinted>2025-05-20T01:32:00Z</cp:lastPrinted>
  <dcterms:created xsi:type="dcterms:W3CDTF">2025-05-21T23:53:00Z</dcterms:created>
  <dcterms:modified xsi:type="dcterms:W3CDTF">2025-09-12T10:04:00Z</dcterms:modified>
</cp:coreProperties>
</file>